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0A58" w:rsidRDefault="00C40A58">
      <w:pPr>
        <w:spacing w:after="160" w:line="259" w:lineRule="auto"/>
        <w:ind w:firstLine="0"/>
      </w:pPr>
      <w:bookmarkStart w:id="0" w:name="_Toc465957062"/>
      <w:r>
        <w:t>Methods and Measures for the Analysis of the Complexity of Urban Street Networks</w:t>
      </w:r>
    </w:p>
    <w:p w:rsidR="00C40A58" w:rsidRDefault="00C40A58">
      <w:pPr>
        <w:spacing w:after="160" w:line="259" w:lineRule="auto"/>
        <w:ind w:firstLine="0"/>
      </w:pPr>
      <w:r>
        <w:t>Rough Draft</w:t>
      </w:r>
    </w:p>
    <w:p w:rsidR="00C40A58" w:rsidRDefault="00C40A58">
      <w:pPr>
        <w:spacing w:after="160" w:line="259" w:lineRule="auto"/>
        <w:ind w:firstLine="0"/>
      </w:pPr>
    </w:p>
    <w:p w:rsidR="00C40A58" w:rsidRDefault="00C40A58">
      <w:pPr>
        <w:spacing w:after="160" w:line="259" w:lineRule="auto"/>
        <w:ind w:firstLine="0"/>
      </w:pPr>
      <w:r>
        <w:t>Geoff Boeing</w:t>
      </w:r>
    </w:p>
    <w:p w:rsidR="00C40A58" w:rsidRDefault="00C40A58">
      <w:pPr>
        <w:spacing w:after="160" w:line="259" w:lineRule="auto"/>
        <w:ind w:firstLine="0"/>
      </w:pPr>
      <w:r>
        <w:t>Department of City and Regional Planning</w:t>
      </w:r>
    </w:p>
    <w:p w:rsidR="00C40A58" w:rsidRDefault="00C40A58">
      <w:pPr>
        <w:spacing w:after="160" w:line="259" w:lineRule="auto"/>
        <w:ind w:firstLine="0"/>
      </w:pPr>
      <w:r>
        <w:t>University of California, Berkeley</w:t>
      </w:r>
    </w:p>
    <w:p w:rsidR="00C40A58" w:rsidRDefault="00C40A58" w:rsidP="00C40A58">
      <w:pPr>
        <w:spacing w:after="160" w:line="259" w:lineRule="auto"/>
        <w:ind w:firstLine="0"/>
      </w:pPr>
      <w:r>
        <w:t>November 2016</w:t>
      </w:r>
    </w:p>
    <w:p w:rsidR="00C40A58" w:rsidRDefault="00C40A58">
      <w:pPr>
        <w:spacing w:after="160" w:line="259" w:lineRule="auto"/>
        <w:ind w:firstLine="0"/>
        <w:rPr>
          <w:b/>
          <w:sz w:val="40"/>
          <w:szCs w:val="40"/>
        </w:rPr>
      </w:pPr>
      <w:r>
        <w:br w:type="page"/>
      </w:r>
    </w:p>
    <w:p w:rsidR="009110E0" w:rsidRPr="00D62049" w:rsidRDefault="0024235F" w:rsidP="004B49D7">
      <w:pPr>
        <w:pStyle w:val="Pre-Heading1"/>
        <w:ind w:firstLine="0"/>
      </w:pPr>
      <w:r w:rsidRPr="00D62049">
        <w:lastRenderedPageBreak/>
        <w:t xml:space="preserve">Table of </w:t>
      </w:r>
      <w:r w:rsidR="009110E0" w:rsidRPr="00D62049">
        <w:t>Contents</w:t>
      </w:r>
      <w:bookmarkEnd w:id="0"/>
    </w:p>
    <w:p w:rsidR="00C40A58" w:rsidRDefault="00ED3590"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5957062" w:history="1">
        <w:r w:rsidR="00C40A58" w:rsidRPr="00AC4972">
          <w:rPr>
            <w:rStyle w:val="Hyperlink"/>
            <w:noProof/>
          </w:rPr>
          <w:t>Table of Contents</w:t>
        </w:r>
        <w:r w:rsidR="00C40A58">
          <w:rPr>
            <w:noProof/>
            <w:webHidden/>
          </w:rPr>
          <w:tab/>
        </w:r>
        <w:r w:rsidR="00C40A58">
          <w:rPr>
            <w:noProof/>
            <w:webHidden/>
          </w:rPr>
          <w:fldChar w:fldCharType="begin"/>
        </w:r>
        <w:r w:rsidR="00C40A58">
          <w:rPr>
            <w:noProof/>
            <w:webHidden/>
          </w:rPr>
          <w:instrText xml:space="preserve"> PAGEREF _Toc465957062 \h </w:instrText>
        </w:r>
        <w:r w:rsidR="00C40A58">
          <w:rPr>
            <w:noProof/>
            <w:webHidden/>
          </w:rPr>
        </w:r>
        <w:r w:rsidR="00C40A58">
          <w:rPr>
            <w:noProof/>
            <w:webHidden/>
          </w:rPr>
          <w:fldChar w:fldCharType="separate"/>
        </w:r>
        <w:r w:rsidR="00C96F78">
          <w:rPr>
            <w:noProof/>
            <w:webHidden/>
          </w:rPr>
          <w:t>1</w:t>
        </w:r>
        <w:r w:rsidR="00C40A58">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063" w:history="1">
        <w:r w:rsidRPr="00AC4972">
          <w:rPr>
            <w:rStyle w:val="Hyperlink"/>
            <w:noProof/>
          </w:rPr>
          <w:t>List of Figures</w:t>
        </w:r>
        <w:r>
          <w:rPr>
            <w:noProof/>
            <w:webHidden/>
          </w:rPr>
          <w:tab/>
        </w:r>
        <w:r>
          <w:rPr>
            <w:noProof/>
            <w:webHidden/>
          </w:rPr>
          <w:fldChar w:fldCharType="begin"/>
        </w:r>
        <w:r>
          <w:rPr>
            <w:noProof/>
            <w:webHidden/>
          </w:rPr>
          <w:instrText xml:space="preserve"> PAGEREF _Toc465957063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064" w:history="1">
        <w:r w:rsidRPr="00AC4972">
          <w:rPr>
            <w:rStyle w:val="Hyperlink"/>
            <w:noProof/>
          </w:rPr>
          <w:t>List of Tables</w:t>
        </w:r>
        <w:r>
          <w:rPr>
            <w:noProof/>
            <w:webHidden/>
          </w:rPr>
          <w:tab/>
        </w:r>
        <w:r>
          <w:rPr>
            <w:noProof/>
            <w:webHidden/>
          </w:rPr>
          <w:fldChar w:fldCharType="begin"/>
        </w:r>
        <w:r>
          <w:rPr>
            <w:noProof/>
            <w:webHidden/>
          </w:rPr>
          <w:instrText xml:space="preserve"> PAGEREF _Toc465957064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065" w:history="1">
        <w:r w:rsidRPr="00AC4972">
          <w:rPr>
            <w:rStyle w:val="Hyperlink"/>
            <w:noProof/>
          </w:rPr>
          <w:t>Acknowledgements</w:t>
        </w:r>
        <w:r>
          <w:rPr>
            <w:noProof/>
            <w:webHidden/>
          </w:rPr>
          <w:tab/>
        </w:r>
        <w:r>
          <w:rPr>
            <w:noProof/>
            <w:webHidden/>
          </w:rPr>
          <w:fldChar w:fldCharType="begin"/>
        </w:r>
        <w:r>
          <w:rPr>
            <w:noProof/>
            <w:webHidden/>
          </w:rPr>
          <w:instrText xml:space="preserve"> PAGEREF _Toc465957065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066" w:history="1">
        <w:r w:rsidRPr="00AC4972">
          <w:rPr>
            <w:rStyle w:val="Hyperlink"/>
            <w:noProof/>
          </w:rPr>
          <w:t>1. Introduction</w:t>
        </w:r>
        <w:r>
          <w:rPr>
            <w:noProof/>
            <w:webHidden/>
          </w:rPr>
          <w:tab/>
        </w:r>
        <w:r>
          <w:rPr>
            <w:noProof/>
            <w:webHidden/>
          </w:rPr>
          <w:fldChar w:fldCharType="begin"/>
        </w:r>
        <w:r>
          <w:rPr>
            <w:noProof/>
            <w:webHidden/>
          </w:rPr>
          <w:instrText xml:space="preserve"> PAGEREF _Toc465957066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67" w:history="1">
        <w:r w:rsidRPr="00AC4972">
          <w:rPr>
            <w:rStyle w:val="Hyperlink"/>
            <w:noProof/>
          </w:rPr>
          <w:t>1.1. Abstract</w:t>
        </w:r>
        <w:r>
          <w:rPr>
            <w:noProof/>
            <w:webHidden/>
          </w:rPr>
          <w:tab/>
        </w:r>
        <w:r>
          <w:rPr>
            <w:noProof/>
            <w:webHidden/>
          </w:rPr>
          <w:fldChar w:fldCharType="begin"/>
        </w:r>
        <w:r>
          <w:rPr>
            <w:noProof/>
            <w:webHidden/>
          </w:rPr>
          <w:instrText xml:space="preserve"> PAGEREF _Toc465957067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68" w:history="1">
        <w:r w:rsidRPr="00AC4972">
          <w:rPr>
            <w:rStyle w:val="Hyperlink"/>
            <w:noProof/>
          </w:rPr>
          <w:t>1.2. Motivation</w:t>
        </w:r>
        <w:r>
          <w:rPr>
            <w:noProof/>
            <w:webHidden/>
          </w:rPr>
          <w:tab/>
        </w:r>
        <w:r>
          <w:rPr>
            <w:noProof/>
            <w:webHidden/>
          </w:rPr>
          <w:fldChar w:fldCharType="begin"/>
        </w:r>
        <w:r>
          <w:rPr>
            <w:noProof/>
            <w:webHidden/>
          </w:rPr>
          <w:instrText xml:space="preserve"> PAGEREF _Toc465957068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69" w:history="1">
        <w:r w:rsidRPr="00AC4972">
          <w:rPr>
            <w:rStyle w:val="Hyperlink"/>
            <w:noProof/>
          </w:rPr>
          <w:t>1.3. Context of the Study</w:t>
        </w:r>
        <w:r>
          <w:rPr>
            <w:noProof/>
            <w:webHidden/>
          </w:rPr>
          <w:tab/>
        </w:r>
        <w:r>
          <w:rPr>
            <w:noProof/>
            <w:webHidden/>
          </w:rPr>
          <w:fldChar w:fldCharType="begin"/>
        </w:r>
        <w:r>
          <w:rPr>
            <w:noProof/>
            <w:webHidden/>
          </w:rPr>
          <w:instrText xml:space="preserve"> PAGEREF _Toc465957069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70" w:history="1">
        <w:r w:rsidRPr="00AC4972">
          <w:rPr>
            <w:rStyle w:val="Hyperlink"/>
            <w:noProof/>
          </w:rPr>
          <w:t>1.4. Organization and Contribution by Chapter</w:t>
        </w:r>
        <w:r>
          <w:rPr>
            <w:noProof/>
            <w:webHidden/>
          </w:rPr>
          <w:tab/>
        </w:r>
        <w:r>
          <w:rPr>
            <w:noProof/>
            <w:webHidden/>
          </w:rPr>
          <w:fldChar w:fldCharType="begin"/>
        </w:r>
        <w:r>
          <w:rPr>
            <w:noProof/>
            <w:webHidden/>
          </w:rPr>
          <w:instrText xml:space="preserve"> PAGEREF _Toc465957070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071" w:history="1">
        <w:r w:rsidRPr="00AC4972">
          <w:rPr>
            <w:rStyle w:val="Hyperlink"/>
            <w:noProof/>
          </w:rPr>
          <w:t>1.4.1. Chapter 1 – Introduction</w:t>
        </w:r>
        <w:r>
          <w:rPr>
            <w:noProof/>
            <w:webHidden/>
          </w:rPr>
          <w:tab/>
        </w:r>
        <w:r>
          <w:rPr>
            <w:noProof/>
            <w:webHidden/>
          </w:rPr>
          <w:fldChar w:fldCharType="begin"/>
        </w:r>
        <w:r>
          <w:rPr>
            <w:noProof/>
            <w:webHidden/>
          </w:rPr>
          <w:instrText xml:space="preserve"> PAGEREF _Toc465957071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072" w:history="1">
        <w:r w:rsidRPr="00AC4972">
          <w:rPr>
            <w:rStyle w:val="Hyperlink"/>
            <w:noProof/>
          </w:rPr>
          <w:t>1.4.2. Chapter 2 – Foundations of the Nonlinear Paradigm</w:t>
        </w:r>
        <w:r>
          <w:rPr>
            <w:noProof/>
            <w:webHidden/>
          </w:rPr>
          <w:tab/>
        </w:r>
        <w:r>
          <w:rPr>
            <w:noProof/>
            <w:webHidden/>
          </w:rPr>
          <w:fldChar w:fldCharType="begin"/>
        </w:r>
        <w:r>
          <w:rPr>
            <w:noProof/>
            <w:webHidden/>
          </w:rPr>
          <w:instrText xml:space="preserve"> PAGEREF _Toc465957072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073" w:history="1">
        <w:r w:rsidRPr="00AC4972">
          <w:rPr>
            <w:rStyle w:val="Hyperlink"/>
            <w:noProof/>
          </w:rPr>
          <w:t>1.4.3. Chapter 3 – Complexity and Cities</w:t>
        </w:r>
        <w:r>
          <w:rPr>
            <w:noProof/>
            <w:webHidden/>
          </w:rPr>
          <w:tab/>
        </w:r>
        <w:r>
          <w:rPr>
            <w:noProof/>
            <w:webHidden/>
          </w:rPr>
          <w:fldChar w:fldCharType="begin"/>
        </w:r>
        <w:r>
          <w:rPr>
            <w:noProof/>
            <w:webHidden/>
          </w:rPr>
          <w:instrText xml:space="preserve"> PAGEREF _Toc465957073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074" w:history="1">
        <w:r w:rsidRPr="00AC4972">
          <w:rPr>
            <w:rStyle w:val="Hyperlink"/>
            <w:noProof/>
          </w:rPr>
          <w:t>1.4.4. Chapter 4 – Methods for Measuring the Complexity Outcomes of Urban Design</w:t>
        </w:r>
        <w:r>
          <w:rPr>
            <w:noProof/>
            <w:webHidden/>
          </w:rPr>
          <w:tab/>
        </w:r>
        <w:r>
          <w:rPr>
            <w:noProof/>
            <w:webHidden/>
          </w:rPr>
          <w:fldChar w:fldCharType="begin"/>
        </w:r>
        <w:r>
          <w:rPr>
            <w:noProof/>
            <w:webHidden/>
          </w:rPr>
          <w:instrText xml:space="preserve"> PAGEREF _Toc465957074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075" w:history="1">
        <w:r w:rsidRPr="00AC4972">
          <w:rPr>
            <w:rStyle w:val="Hyperlink"/>
            <w:noProof/>
          </w:rPr>
          <w:t>1.4.5. Chapter 5 – OSMnx: Acquiring, Constructing, Analyzing, and Visualizing Street Networks</w:t>
        </w:r>
        <w:r>
          <w:rPr>
            <w:noProof/>
            <w:webHidden/>
          </w:rPr>
          <w:tab/>
        </w:r>
        <w:r>
          <w:rPr>
            <w:noProof/>
            <w:webHidden/>
          </w:rPr>
          <w:fldChar w:fldCharType="begin"/>
        </w:r>
        <w:r>
          <w:rPr>
            <w:noProof/>
            <w:webHidden/>
          </w:rPr>
          <w:instrText xml:space="preserve"> PAGEREF _Toc465957075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076" w:history="1">
        <w:r w:rsidRPr="00AC4972">
          <w:rPr>
            <w:rStyle w:val="Hyperlink"/>
            <w:noProof/>
          </w:rPr>
          <w:t>1.4.6. Chapter 6 – Multi-scale Analysis of Urban Street Networks</w:t>
        </w:r>
        <w:r>
          <w:rPr>
            <w:noProof/>
            <w:webHidden/>
          </w:rPr>
          <w:tab/>
        </w:r>
        <w:r>
          <w:rPr>
            <w:noProof/>
            <w:webHidden/>
          </w:rPr>
          <w:fldChar w:fldCharType="begin"/>
        </w:r>
        <w:r>
          <w:rPr>
            <w:noProof/>
            <w:webHidden/>
          </w:rPr>
          <w:instrText xml:space="preserve"> PAGEREF _Toc465957076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077" w:history="1">
        <w:r w:rsidRPr="00AC4972">
          <w:rPr>
            <w:rStyle w:val="Hyperlink"/>
            <w:noProof/>
          </w:rPr>
          <w:t>1.4.7. Chapter 7 – Conclusion</w:t>
        </w:r>
        <w:r>
          <w:rPr>
            <w:noProof/>
            <w:webHidden/>
          </w:rPr>
          <w:tab/>
        </w:r>
        <w:r>
          <w:rPr>
            <w:noProof/>
            <w:webHidden/>
          </w:rPr>
          <w:fldChar w:fldCharType="begin"/>
        </w:r>
        <w:r>
          <w:rPr>
            <w:noProof/>
            <w:webHidden/>
          </w:rPr>
          <w:instrText xml:space="preserve"> PAGEREF _Toc465957077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078" w:history="1">
        <w:r w:rsidRPr="00AC4972">
          <w:rPr>
            <w:rStyle w:val="Hyperlink"/>
            <w:noProof/>
          </w:rPr>
          <w:t>2. Foundations of the Nonlinear Paradigm</w:t>
        </w:r>
        <w:r>
          <w:rPr>
            <w:noProof/>
            <w:webHidden/>
          </w:rPr>
          <w:tab/>
        </w:r>
        <w:r>
          <w:rPr>
            <w:noProof/>
            <w:webHidden/>
          </w:rPr>
          <w:fldChar w:fldCharType="begin"/>
        </w:r>
        <w:r>
          <w:rPr>
            <w:noProof/>
            <w:webHidden/>
          </w:rPr>
          <w:instrText xml:space="preserve"> PAGEREF _Toc465957078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79" w:history="1">
        <w:r w:rsidRPr="00AC4972">
          <w:rPr>
            <w:rStyle w:val="Hyperlink"/>
            <w:noProof/>
          </w:rPr>
          <w:t>2.1. Abstract</w:t>
        </w:r>
        <w:r>
          <w:rPr>
            <w:noProof/>
            <w:webHidden/>
          </w:rPr>
          <w:tab/>
        </w:r>
        <w:r>
          <w:rPr>
            <w:noProof/>
            <w:webHidden/>
          </w:rPr>
          <w:fldChar w:fldCharType="begin"/>
        </w:r>
        <w:r>
          <w:rPr>
            <w:noProof/>
            <w:webHidden/>
          </w:rPr>
          <w:instrText xml:space="preserve"> PAGEREF _Toc465957079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80" w:history="1">
        <w:r w:rsidRPr="00AC4972">
          <w:rPr>
            <w:rStyle w:val="Hyperlink"/>
            <w:noProof/>
          </w:rPr>
          <w:t>2.2. Introduction</w:t>
        </w:r>
        <w:r>
          <w:rPr>
            <w:noProof/>
            <w:webHidden/>
          </w:rPr>
          <w:tab/>
        </w:r>
        <w:r>
          <w:rPr>
            <w:noProof/>
            <w:webHidden/>
          </w:rPr>
          <w:fldChar w:fldCharType="begin"/>
        </w:r>
        <w:r>
          <w:rPr>
            <w:noProof/>
            <w:webHidden/>
          </w:rPr>
          <w:instrText xml:space="preserve"> PAGEREF _Toc465957080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81" w:history="1">
        <w:r w:rsidRPr="00AC4972">
          <w:rPr>
            <w:rStyle w:val="Hyperlink"/>
            <w:noProof/>
          </w:rPr>
          <w:t>2.3. Background and Model</w:t>
        </w:r>
        <w:r>
          <w:rPr>
            <w:noProof/>
            <w:webHidden/>
          </w:rPr>
          <w:tab/>
        </w:r>
        <w:r>
          <w:rPr>
            <w:noProof/>
            <w:webHidden/>
          </w:rPr>
          <w:fldChar w:fldCharType="begin"/>
        </w:r>
        <w:r>
          <w:rPr>
            <w:noProof/>
            <w:webHidden/>
          </w:rPr>
          <w:instrText xml:space="preserve"> PAGEREF _Toc465957081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82" w:history="1">
        <w:r w:rsidRPr="00AC4972">
          <w:rPr>
            <w:rStyle w:val="Hyperlink"/>
            <w:noProof/>
          </w:rPr>
          <w:t>2.4. System Bifurcations</w:t>
        </w:r>
        <w:r>
          <w:rPr>
            <w:noProof/>
            <w:webHidden/>
          </w:rPr>
          <w:tab/>
        </w:r>
        <w:r>
          <w:rPr>
            <w:noProof/>
            <w:webHidden/>
          </w:rPr>
          <w:fldChar w:fldCharType="begin"/>
        </w:r>
        <w:r>
          <w:rPr>
            <w:noProof/>
            <w:webHidden/>
          </w:rPr>
          <w:instrText xml:space="preserve"> PAGEREF _Toc465957082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83" w:history="1">
        <w:r w:rsidRPr="00AC4972">
          <w:rPr>
            <w:rStyle w:val="Hyperlink"/>
            <w:noProof/>
          </w:rPr>
          <w:t>2.5. Fractals and Strange Attractors</w:t>
        </w:r>
        <w:r>
          <w:rPr>
            <w:noProof/>
            <w:webHidden/>
          </w:rPr>
          <w:tab/>
        </w:r>
        <w:r>
          <w:rPr>
            <w:noProof/>
            <w:webHidden/>
          </w:rPr>
          <w:fldChar w:fldCharType="begin"/>
        </w:r>
        <w:r>
          <w:rPr>
            <w:noProof/>
            <w:webHidden/>
          </w:rPr>
          <w:instrText xml:space="preserve"> PAGEREF _Toc465957083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84" w:history="1">
        <w:r w:rsidRPr="00AC4972">
          <w:rPr>
            <w:rStyle w:val="Hyperlink"/>
            <w:noProof/>
          </w:rPr>
          <w:t>2.6. Chaos and Randomness</w:t>
        </w:r>
        <w:r>
          <w:rPr>
            <w:noProof/>
            <w:webHidden/>
          </w:rPr>
          <w:tab/>
        </w:r>
        <w:r>
          <w:rPr>
            <w:noProof/>
            <w:webHidden/>
          </w:rPr>
          <w:fldChar w:fldCharType="begin"/>
        </w:r>
        <w:r>
          <w:rPr>
            <w:noProof/>
            <w:webHidden/>
          </w:rPr>
          <w:instrText xml:space="preserve"> PAGEREF _Toc465957084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85" w:history="1">
        <w:r w:rsidRPr="00AC4972">
          <w:rPr>
            <w:rStyle w:val="Hyperlink"/>
            <w:noProof/>
          </w:rPr>
          <w:t>2.7. The Butterfly Effect</w:t>
        </w:r>
        <w:r>
          <w:rPr>
            <w:noProof/>
            <w:webHidden/>
          </w:rPr>
          <w:tab/>
        </w:r>
        <w:r>
          <w:rPr>
            <w:noProof/>
            <w:webHidden/>
          </w:rPr>
          <w:fldChar w:fldCharType="begin"/>
        </w:r>
        <w:r>
          <w:rPr>
            <w:noProof/>
            <w:webHidden/>
          </w:rPr>
          <w:instrText xml:space="preserve"> PAGEREF _Toc465957085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86" w:history="1">
        <w:r w:rsidRPr="00AC4972">
          <w:rPr>
            <w:rStyle w:val="Hyperlink"/>
            <w:noProof/>
          </w:rPr>
          <w:t>2.8. Conclusion</w:t>
        </w:r>
        <w:r>
          <w:rPr>
            <w:noProof/>
            <w:webHidden/>
          </w:rPr>
          <w:tab/>
        </w:r>
        <w:r>
          <w:rPr>
            <w:noProof/>
            <w:webHidden/>
          </w:rPr>
          <w:fldChar w:fldCharType="begin"/>
        </w:r>
        <w:r>
          <w:rPr>
            <w:noProof/>
            <w:webHidden/>
          </w:rPr>
          <w:instrText xml:space="preserve"> PAGEREF _Toc465957086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87" w:history="1">
        <w:r w:rsidRPr="00AC4972">
          <w:rPr>
            <w:rStyle w:val="Hyperlink"/>
            <w:noProof/>
          </w:rPr>
          <w:t>2.9. References</w:t>
        </w:r>
        <w:r>
          <w:rPr>
            <w:noProof/>
            <w:webHidden/>
          </w:rPr>
          <w:tab/>
        </w:r>
        <w:r>
          <w:rPr>
            <w:noProof/>
            <w:webHidden/>
          </w:rPr>
          <w:fldChar w:fldCharType="begin"/>
        </w:r>
        <w:r>
          <w:rPr>
            <w:noProof/>
            <w:webHidden/>
          </w:rPr>
          <w:instrText xml:space="preserve"> PAGEREF _Toc465957087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88" w:history="1">
        <w:r w:rsidRPr="00AC4972">
          <w:rPr>
            <w:rStyle w:val="Hyperlink"/>
            <w:noProof/>
          </w:rPr>
          <w:t>2.10. Appendix</w:t>
        </w:r>
        <w:r>
          <w:rPr>
            <w:noProof/>
            <w:webHidden/>
          </w:rPr>
          <w:tab/>
        </w:r>
        <w:r>
          <w:rPr>
            <w:noProof/>
            <w:webHidden/>
          </w:rPr>
          <w:fldChar w:fldCharType="begin"/>
        </w:r>
        <w:r>
          <w:rPr>
            <w:noProof/>
            <w:webHidden/>
          </w:rPr>
          <w:instrText xml:space="preserve"> PAGEREF _Toc465957088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089" w:history="1">
        <w:r w:rsidRPr="00AC4972">
          <w:rPr>
            <w:rStyle w:val="Hyperlink"/>
            <w:noProof/>
          </w:rPr>
          <w:t>3. Complexity and Cities</w:t>
        </w:r>
        <w:r>
          <w:rPr>
            <w:noProof/>
            <w:webHidden/>
          </w:rPr>
          <w:tab/>
        </w:r>
        <w:r>
          <w:rPr>
            <w:noProof/>
            <w:webHidden/>
          </w:rPr>
          <w:fldChar w:fldCharType="begin"/>
        </w:r>
        <w:r>
          <w:rPr>
            <w:noProof/>
            <w:webHidden/>
          </w:rPr>
          <w:instrText xml:space="preserve"> PAGEREF _Toc465957089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90" w:history="1">
        <w:r w:rsidRPr="00AC4972">
          <w:rPr>
            <w:rStyle w:val="Hyperlink"/>
            <w:noProof/>
          </w:rPr>
          <w:t>3.1. Abstract</w:t>
        </w:r>
        <w:r>
          <w:rPr>
            <w:noProof/>
            <w:webHidden/>
          </w:rPr>
          <w:tab/>
        </w:r>
        <w:r>
          <w:rPr>
            <w:noProof/>
            <w:webHidden/>
          </w:rPr>
          <w:fldChar w:fldCharType="begin"/>
        </w:r>
        <w:r>
          <w:rPr>
            <w:noProof/>
            <w:webHidden/>
          </w:rPr>
          <w:instrText xml:space="preserve"> PAGEREF _Toc465957090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91" w:history="1">
        <w:r w:rsidRPr="00AC4972">
          <w:rPr>
            <w:rStyle w:val="Hyperlink"/>
            <w:noProof/>
          </w:rPr>
          <w:t>3.2. Introduction</w:t>
        </w:r>
        <w:r>
          <w:rPr>
            <w:noProof/>
            <w:webHidden/>
          </w:rPr>
          <w:tab/>
        </w:r>
        <w:r>
          <w:rPr>
            <w:noProof/>
            <w:webHidden/>
          </w:rPr>
          <w:fldChar w:fldCharType="begin"/>
        </w:r>
        <w:r>
          <w:rPr>
            <w:noProof/>
            <w:webHidden/>
          </w:rPr>
          <w:instrText xml:space="preserve"> PAGEREF _Toc465957091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92" w:history="1">
        <w:r w:rsidRPr="00AC4972">
          <w:rPr>
            <w:rStyle w:val="Hyperlink"/>
            <w:noProof/>
          </w:rPr>
          <w:t>3.3. Systems and Dynamics</w:t>
        </w:r>
        <w:r>
          <w:rPr>
            <w:noProof/>
            <w:webHidden/>
          </w:rPr>
          <w:tab/>
        </w:r>
        <w:r>
          <w:rPr>
            <w:noProof/>
            <w:webHidden/>
          </w:rPr>
          <w:fldChar w:fldCharType="begin"/>
        </w:r>
        <w:r>
          <w:rPr>
            <w:noProof/>
            <w:webHidden/>
          </w:rPr>
          <w:instrText xml:space="preserve"> PAGEREF _Toc465957092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93" w:history="1">
        <w:r w:rsidRPr="00AC4972">
          <w:rPr>
            <w:rStyle w:val="Hyperlink"/>
            <w:noProof/>
          </w:rPr>
          <w:t>3.4. Measures of Complexity</w:t>
        </w:r>
        <w:r>
          <w:rPr>
            <w:noProof/>
            <w:webHidden/>
          </w:rPr>
          <w:tab/>
        </w:r>
        <w:r>
          <w:rPr>
            <w:noProof/>
            <w:webHidden/>
          </w:rPr>
          <w:fldChar w:fldCharType="begin"/>
        </w:r>
        <w:r>
          <w:rPr>
            <w:noProof/>
            <w:webHidden/>
          </w:rPr>
          <w:instrText xml:space="preserve"> PAGEREF _Toc465957093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94" w:history="1">
        <w:r w:rsidRPr="00AC4972">
          <w:rPr>
            <w:rStyle w:val="Hyperlink"/>
            <w:noProof/>
          </w:rPr>
          <w:t>3.5. Equilibrium and Stability</w:t>
        </w:r>
        <w:r>
          <w:rPr>
            <w:noProof/>
            <w:webHidden/>
          </w:rPr>
          <w:tab/>
        </w:r>
        <w:r>
          <w:rPr>
            <w:noProof/>
            <w:webHidden/>
          </w:rPr>
          <w:fldChar w:fldCharType="begin"/>
        </w:r>
        <w:r>
          <w:rPr>
            <w:noProof/>
            <w:webHidden/>
          </w:rPr>
          <w:instrText xml:space="preserve"> PAGEREF _Toc465957094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95" w:history="1">
        <w:r w:rsidRPr="00AC4972">
          <w:rPr>
            <w:rStyle w:val="Hyperlink"/>
            <w:noProof/>
          </w:rPr>
          <w:t>3.6. Emergence, Self-Organization, and Resilience</w:t>
        </w:r>
        <w:r>
          <w:rPr>
            <w:noProof/>
            <w:webHidden/>
          </w:rPr>
          <w:tab/>
        </w:r>
        <w:r>
          <w:rPr>
            <w:noProof/>
            <w:webHidden/>
          </w:rPr>
          <w:fldChar w:fldCharType="begin"/>
        </w:r>
        <w:r>
          <w:rPr>
            <w:noProof/>
            <w:webHidden/>
          </w:rPr>
          <w:instrText xml:space="preserve"> PAGEREF _Toc465957095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96" w:history="1">
        <w:r w:rsidRPr="00AC4972">
          <w:rPr>
            <w:rStyle w:val="Hyperlink"/>
            <w:noProof/>
          </w:rPr>
          <w:t>3.7. Networks</w:t>
        </w:r>
        <w:r>
          <w:rPr>
            <w:noProof/>
            <w:webHidden/>
          </w:rPr>
          <w:tab/>
        </w:r>
        <w:r>
          <w:rPr>
            <w:noProof/>
            <w:webHidden/>
          </w:rPr>
          <w:fldChar w:fldCharType="begin"/>
        </w:r>
        <w:r>
          <w:rPr>
            <w:noProof/>
            <w:webHidden/>
          </w:rPr>
          <w:instrText xml:space="preserve"> PAGEREF _Toc465957096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97" w:history="1">
        <w:r w:rsidRPr="00AC4972">
          <w:rPr>
            <w:rStyle w:val="Hyperlink"/>
            <w:noProof/>
          </w:rPr>
          <w:t>3.8. Conclusion</w:t>
        </w:r>
        <w:r>
          <w:rPr>
            <w:noProof/>
            <w:webHidden/>
          </w:rPr>
          <w:tab/>
        </w:r>
        <w:r>
          <w:rPr>
            <w:noProof/>
            <w:webHidden/>
          </w:rPr>
          <w:fldChar w:fldCharType="begin"/>
        </w:r>
        <w:r>
          <w:rPr>
            <w:noProof/>
            <w:webHidden/>
          </w:rPr>
          <w:instrText xml:space="preserve"> PAGEREF _Toc465957097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098" w:history="1">
        <w:r w:rsidRPr="00AC4972">
          <w:rPr>
            <w:rStyle w:val="Hyperlink"/>
            <w:noProof/>
          </w:rPr>
          <w:t>3.9. References</w:t>
        </w:r>
        <w:r>
          <w:rPr>
            <w:noProof/>
            <w:webHidden/>
          </w:rPr>
          <w:tab/>
        </w:r>
        <w:r>
          <w:rPr>
            <w:noProof/>
            <w:webHidden/>
          </w:rPr>
          <w:fldChar w:fldCharType="begin"/>
        </w:r>
        <w:r>
          <w:rPr>
            <w:noProof/>
            <w:webHidden/>
          </w:rPr>
          <w:instrText xml:space="preserve"> PAGEREF _Toc465957098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099" w:history="1">
        <w:r w:rsidRPr="00AC4972">
          <w:rPr>
            <w:rStyle w:val="Hyperlink"/>
            <w:noProof/>
          </w:rPr>
          <w:t>4. Methods for Measuring the Complexity Outcomes of Urban Design</w:t>
        </w:r>
        <w:r>
          <w:rPr>
            <w:noProof/>
            <w:webHidden/>
          </w:rPr>
          <w:tab/>
        </w:r>
        <w:r>
          <w:rPr>
            <w:noProof/>
            <w:webHidden/>
          </w:rPr>
          <w:fldChar w:fldCharType="begin"/>
        </w:r>
        <w:r>
          <w:rPr>
            <w:noProof/>
            <w:webHidden/>
          </w:rPr>
          <w:instrText xml:space="preserve"> PAGEREF _Toc465957099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00" w:history="1">
        <w:r w:rsidRPr="00AC4972">
          <w:rPr>
            <w:rStyle w:val="Hyperlink"/>
            <w:noProof/>
          </w:rPr>
          <w:t>4.1. Abstract</w:t>
        </w:r>
        <w:r>
          <w:rPr>
            <w:noProof/>
            <w:webHidden/>
          </w:rPr>
          <w:tab/>
        </w:r>
        <w:r>
          <w:rPr>
            <w:noProof/>
            <w:webHidden/>
          </w:rPr>
          <w:fldChar w:fldCharType="begin"/>
        </w:r>
        <w:r>
          <w:rPr>
            <w:noProof/>
            <w:webHidden/>
          </w:rPr>
          <w:instrText xml:space="preserve"> PAGEREF _Toc465957100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01" w:history="1">
        <w:r w:rsidRPr="00AC4972">
          <w:rPr>
            <w:rStyle w:val="Hyperlink"/>
            <w:noProof/>
          </w:rPr>
          <w:t>4.2. Introduction</w:t>
        </w:r>
        <w:r>
          <w:rPr>
            <w:noProof/>
            <w:webHidden/>
          </w:rPr>
          <w:tab/>
        </w:r>
        <w:r>
          <w:rPr>
            <w:noProof/>
            <w:webHidden/>
          </w:rPr>
          <w:fldChar w:fldCharType="begin"/>
        </w:r>
        <w:r>
          <w:rPr>
            <w:noProof/>
            <w:webHidden/>
          </w:rPr>
          <w:instrText xml:space="preserve"> PAGEREF _Toc465957101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02" w:history="1">
        <w:r w:rsidRPr="00AC4972">
          <w:rPr>
            <w:rStyle w:val="Hyperlink"/>
            <w:noProof/>
          </w:rPr>
          <w:t>4.3. Complexity in Urban Design</w:t>
        </w:r>
        <w:r>
          <w:rPr>
            <w:noProof/>
            <w:webHidden/>
          </w:rPr>
          <w:tab/>
        </w:r>
        <w:r>
          <w:rPr>
            <w:noProof/>
            <w:webHidden/>
          </w:rPr>
          <w:fldChar w:fldCharType="begin"/>
        </w:r>
        <w:r>
          <w:rPr>
            <w:noProof/>
            <w:webHidden/>
          </w:rPr>
          <w:instrText xml:space="preserve"> PAGEREF _Toc465957102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03" w:history="1">
        <w:r w:rsidRPr="00AC4972">
          <w:rPr>
            <w:rStyle w:val="Hyperlink"/>
            <w:noProof/>
          </w:rPr>
          <w:t>4.3.1. Urban Design, Livability, and Complexity</w:t>
        </w:r>
        <w:r>
          <w:rPr>
            <w:noProof/>
            <w:webHidden/>
          </w:rPr>
          <w:tab/>
        </w:r>
        <w:r>
          <w:rPr>
            <w:noProof/>
            <w:webHidden/>
          </w:rPr>
          <w:fldChar w:fldCharType="begin"/>
        </w:r>
        <w:r>
          <w:rPr>
            <w:noProof/>
            <w:webHidden/>
          </w:rPr>
          <w:instrText xml:space="preserve"> PAGEREF _Toc465957103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04" w:history="1">
        <w:r w:rsidRPr="00AC4972">
          <w:rPr>
            <w:rStyle w:val="Hyperlink"/>
            <w:noProof/>
          </w:rPr>
          <w:t>4.3.2. The Neighborhood Scale</w:t>
        </w:r>
        <w:r>
          <w:rPr>
            <w:noProof/>
            <w:webHidden/>
          </w:rPr>
          <w:tab/>
        </w:r>
        <w:r>
          <w:rPr>
            <w:noProof/>
            <w:webHidden/>
          </w:rPr>
          <w:fldChar w:fldCharType="begin"/>
        </w:r>
        <w:r>
          <w:rPr>
            <w:noProof/>
            <w:webHidden/>
          </w:rPr>
          <w:instrText xml:space="preserve"> PAGEREF _Toc465957104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05" w:history="1">
        <w:r w:rsidRPr="00AC4972">
          <w:rPr>
            <w:rStyle w:val="Hyperlink"/>
            <w:noProof/>
          </w:rPr>
          <w:t>4.3.3. Designing for Complexity</w:t>
        </w:r>
        <w:r>
          <w:rPr>
            <w:noProof/>
            <w:webHidden/>
          </w:rPr>
          <w:tab/>
        </w:r>
        <w:r>
          <w:rPr>
            <w:noProof/>
            <w:webHidden/>
          </w:rPr>
          <w:fldChar w:fldCharType="begin"/>
        </w:r>
        <w:r>
          <w:rPr>
            <w:noProof/>
            <w:webHidden/>
          </w:rPr>
          <w:instrText xml:space="preserve"> PAGEREF _Toc465957105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06" w:history="1">
        <w:r w:rsidRPr="00AC4972">
          <w:rPr>
            <w:rStyle w:val="Hyperlink"/>
            <w:noProof/>
          </w:rPr>
          <w:t>4.4. Measures of Complexity in Urban Design</w:t>
        </w:r>
        <w:r>
          <w:rPr>
            <w:noProof/>
            <w:webHidden/>
          </w:rPr>
          <w:tab/>
        </w:r>
        <w:r>
          <w:rPr>
            <w:noProof/>
            <w:webHidden/>
          </w:rPr>
          <w:fldChar w:fldCharType="begin"/>
        </w:r>
        <w:r>
          <w:rPr>
            <w:noProof/>
            <w:webHidden/>
          </w:rPr>
          <w:instrText xml:space="preserve"> PAGEREF _Toc465957106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07" w:history="1">
        <w:r w:rsidRPr="00AC4972">
          <w:rPr>
            <w:rStyle w:val="Hyperlink"/>
            <w:noProof/>
          </w:rPr>
          <w:t>4.4.1. Temporal Measures of Urban Design</w:t>
        </w:r>
        <w:r>
          <w:rPr>
            <w:noProof/>
            <w:webHidden/>
          </w:rPr>
          <w:tab/>
        </w:r>
        <w:r>
          <w:rPr>
            <w:noProof/>
            <w:webHidden/>
          </w:rPr>
          <w:fldChar w:fldCharType="begin"/>
        </w:r>
        <w:r>
          <w:rPr>
            <w:noProof/>
            <w:webHidden/>
          </w:rPr>
          <w:instrText xml:space="preserve"> PAGEREF _Toc465957107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08" w:history="1">
        <w:r w:rsidRPr="00AC4972">
          <w:rPr>
            <w:rStyle w:val="Hyperlink"/>
            <w:noProof/>
          </w:rPr>
          <w:t>4.4.2. Visual Complexity of Urban Design</w:t>
        </w:r>
        <w:r>
          <w:rPr>
            <w:noProof/>
            <w:webHidden/>
          </w:rPr>
          <w:tab/>
        </w:r>
        <w:r>
          <w:rPr>
            <w:noProof/>
            <w:webHidden/>
          </w:rPr>
          <w:fldChar w:fldCharType="begin"/>
        </w:r>
        <w:r>
          <w:rPr>
            <w:noProof/>
            <w:webHidden/>
          </w:rPr>
          <w:instrText xml:space="preserve"> PAGEREF _Toc465957108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09" w:history="1">
        <w:r w:rsidRPr="00AC4972">
          <w:rPr>
            <w:rStyle w:val="Hyperlink"/>
            <w:noProof/>
          </w:rPr>
          <w:t>4.4.3. Spatial Measures of Urban Design</w:t>
        </w:r>
        <w:r>
          <w:rPr>
            <w:noProof/>
            <w:webHidden/>
          </w:rPr>
          <w:tab/>
        </w:r>
        <w:r>
          <w:rPr>
            <w:noProof/>
            <w:webHidden/>
          </w:rPr>
          <w:fldChar w:fldCharType="begin"/>
        </w:r>
        <w:r>
          <w:rPr>
            <w:noProof/>
            <w:webHidden/>
          </w:rPr>
          <w:instrText xml:space="preserve"> PAGEREF _Toc465957109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10" w:history="1">
        <w:r w:rsidRPr="00AC4972">
          <w:rPr>
            <w:rStyle w:val="Hyperlink"/>
            <w:noProof/>
          </w:rPr>
          <w:t>4.4.4. Structural Measures of Urban Design</w:t>
        </w:r>
        <w:r>
          <w:rPr>
            <w:noProof/>
            <w:webHidden/>
          </w:rPr>
          <w:tab/>
        </w:r>
        <w:r>
          <w:rPr>
            <w:noProof/>
            <w:webHidden/>
          </w:rPr>
          <w:fldChar w:fldCharType="begin"/>
        </w:r>
        <w:r>
          <w:rPr>
            <w:noProof/>
            <w:webHidden/>
          </w:rPr>
          <w:instrText xml:space="preserve"> PAGEREF _Toc465957110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11" w:history="1">
        <w:r w:rsidRPr="00AC4972">
          <w:rPr>
            <w:rStyle w:val="Hyperlink"/>
            <w:noProof/>
          </w:rPr>
          <w:t>4.5. A Preliminary Typology</w:t>
        </w:r>
        <w:r>
          <w:rPr>
            <w:noProof/>
            <w:webHidden/>
          </w:rPr>
          <w:tab/>
        </w:r>
        <w:r>
          <w:rPr>
            <w:noProof/>
            <w:webHidden/>
          </w:rPr>
          <w:fldChar w:fldCharType="begin"/>
        </w:r>
        <w:r>
          <w:rPr>
            <w:noProof/>
            <w:webHidden/>
          </w:rPr>
          <w:instrText xml:space="preserve"> PAGEREF _Toc465957111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12" w:history="1">
        <w:r w:rsidRPr="00AC4972">
          <w:rPr>
            <w:rStyle w:val="Hyperlink"/>
            <w:noProof/>
          </w:rPr>
          <w:t>4.6. Conclusion</w:t>
        </w:r>
        <w:r>
          <w:rPr>
            <w:noProof/>
            <w:webHidden/>
          </w:rPr>
          <w:tab/>
        </w:r>
        <w:r>
          <w:rPr>
            <w:noProof/>
            <w:webHidden/>
          </w:rPr>
          <w:fldChar w:fldCharType="begin"/>
        </w:r>
        <w:r>
          <w:rPr>
            <w:noProof/>
            <w:webHidden/>
          </w:rPr>
          <w:instrText xml:space="preserve"> PAGEREF _Toc465957112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13" w:history="1">
        <w:r w:rsidRPr="00AC4972">
          <w:rPr>
            <w:rStyle w:val="Hyperlink"/>
            <w:noProof/>
          </w:rPr>
          <w:t>4.7. References</w:t>
        </w:r>
        <w:r>
          <w:rPr>
            <w:noProof/>
            <w:webHidden/>
          </w:rPr>
          <w:tab/>
        </w:r>
        <w:r>
          <w:rPr>
            <w:noProof/>
            <w:webHidden/>
          </w:rPr>
          <w:fldChar w:fldCharType="begin"/>
        </w:r>
        <w:r>
          <w:rPr>
            <w:noProof/>
            <w:webHidden/>
          </w:rPr>
          <w:instrText xml:space="preserve"> PAGEREF _Toc465957113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114" w:history="1">
        <w:r w:rsidRPr="00AC4972">
          <w:rPr>
            <w:rStyle w:val="Hyperlink"/>
            <w:noProof/>
          </w:rPr>
          <w:t>5. OSMnx: Acquiring, Constructing, Analyzing, and Visualizing Street Networks</w:t>
        </w:r>
        <w:r>
          <w:rPr>
            <w:noProof/>
            <w:webHidden/>
          </w:rPr>
          <w:tab/>
        </w:r>
        <w:r>
          <w:rPr>
            <w:noProof/>
            <w:webHidden/>
          </w:rPr>
          <w:fldChar w:fldCharType="begin"/>
        </w:r>
        <w:r>
          <w:rPr>
            <w:noProof/>
            <w:webHidden/>
          </w:rPr>
          <w:instrText xml:space="preserve"> PAGEREF _Toc465957114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15" w:history="1">
        <w:r w:rsidRPr="00AC4972">
          <w:rPr>
            <w:rStyle w:val="Hyperlink"/>
            <w:noProof/>
          </w:rPr>
          <w:t>5.1. Abstract</w:t>
        </w:r>
        <w:r>
          <w:rPr>
            <w:noProof/>
            <w:webHidden/>
          </w:rPr>
          <w:tab/>
        </w:r>
        <w:r>
          <w:rPr>
            <w:noProof/>
            <w:webHidden/>
          </w:rPr>
          <w:fldChar w:fldCharType="begin"/>
        </w:r>
        <w:r>
          <w:rPr>
            <w:noProof/>
            <w:webHidden/>
          </w:rPr>
          <w:instrText xml:space="preserve"> PAGEREF _Toc465957115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16" w:history="1">
        <w:r w:rsidRPr="00AC4972">
          <w:rPr>
            <w:rStyle w:val="Hyperlink"/>
            <w:noProof/>
          </w:rPr>
          <w:t>5.2. Introduction</w:t>
        </w:r>
        <w:r>
          <w:rPr>
            <w:noProof/>
            <w:webHidden/>
          </w:rPr>
          <w:tab/>
        </w:r>
        <w:r>
          <w:rPr>
            <w:noProof/>
            <w:webHidden/>
          </w:rPr>
          <w:fldChar w:fldCharType="begin"/>
        </w:r>
        <w:r>
          <w:rPr>
            <w:noProof/>
            <w:webHidden/>
          </w:rPr>
          <w:instrText xml:space="preserve"> PAGEREF _Toc465957116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17" w:history="1">
        <w:r w:rsidRPr="00AC4972">
          <w:rPr>
            <w:rStyle w:val="Hyperlink"/>
            <w:noProof/>
          </w:rPr>
          <w:t>5.3. Background</w:t>
        </w:r>
        <w:r>
          <w:rPr>
            <w:noProof/>
            <w:webHidden/>
          </w:rPr>
          <w:tab/>
        </w:r>
        <w:r>
          <w:rPr>
            <w:noProof/>
            <w:webHidden/>
          </w:rPr>
          <w:fldChar w:fldCharType="begin"/>
        </w:r>
        <w:r>
          <w:rPr>
            <w:noProof/>
            <w:webHidden/>
          </w:rPr>
          <w:instrText xml:space="preserve"> PAGEREF _Toc465957117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18" w:history="1">
        <w:r w:rsidRPr="00AC4972">
          <w:rPr>
            <w:rStyle w:val="Hyperlink"/>
            <w:noProof/>
          </w:rPr>
          <w:t>5.3.1. Spatial networks</w:t>
        </w:r>
        <w:r>
          <w:rPr>
            <w:noProof/>
            <w:webHidden/>
          </w:rPr>
          <w:tab/>
        </w:r>
        <w:r>
          <w:rPr>
            <w:noProof/>
            <w:webHidden/>
          </w:rPr>
          <w:fldChar w:fldCharType="begin"/>
        </w:r>
        <w:r>
          <w:rPr>
            <w:noProof/>
            <w:webHidden/>
          </w:rPr>
          <w:instrText xml:space="preserve"> PAGEREF _Toc465957118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19" w:history="1">
        <w:r w:rsidRPr="00AC4972">
          <w:rPr>
            <w:rStyle w:val="Hyperlink"/>
            <w:noProof/>
          </w:rPr>
          <w:t>5.3.2. Street network analysis</w:t>
        </w:r>
        <w:r>
          <w:rPr>
            <w:noProof/>
            <w:webHidden/>
          </w:rPr>
          <w:tab/>
        </w:r>
        <w:r>
          <w:rPr>
            <w:noProof/>
            <w:webHidden/>
          </w:rPr>
          <w:fldChar w:fldCharType="begin"/>
        </w:r>
        <w:r>
          <w:rPr>
            <w:noProof/>
            <w:webHidden/>
          </w:rPr>
          <w:instrText xml:space="preserve"> PAGEREF _Toc465957119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20" w:history="1">
        <w:r w:rsidRPr="00AC4972">
          <w:rPr>
            <w:rStyle w:val="Hyperlink"/>
            <w:noProof/>
          </w:rPr>
          <w:t>5.3.3. Current tool landscape</w:t>
        </w:r>
        <w:r>
          <w:rPr>
            <w:noProof/>
            <w:webHidden/>
          </w:rPr>
          <w:tab/>
        </w:r>
        <w:r>
          <w:rPr>
            <w:noProof/>
            <w:webHidden/>
          </w:rPr>
          <w:fldChar w:fldCharType="begin"/>
        </w:r>
        <w:r>
          <w:rPr>
            <w:noProof/>
            <w:webHidden/>
          </w:rPr>
          <w:instrText xml:space="preserve"> PAGEREF _Toc465957120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21" w:history="1">
        <w:r w:rsidRPr="00AC4972">
          <w:rPr>
            <w:rStyle w:val="Hyperlink"/>
            <w:noProof/>
          </w:rPr>
          <w:t>5.4. OSMnx: Functionality and comparison to existing tools</w:t>
        </w:r>
        <w:r>
          <w:rPr>
            <w:noProof/>
            <w:webHidden/>
          </w:rPr>
          <w:tab/>
        </w:r>
        <w:r>
          <w:rPr>
            <w:noProof/>
            <w:webHidden/>
          </w:rPr>
          <w:fldChar w:fldCharType="begin"/>
        </w:r>
        <w:r>
          <w:rPr>
            <w:noProof/>
            <w:webHidden/>
          </w:rPr>
          <w:instrText xml:space="preserve"> PAGEREF _Toc465957121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22" w:history="1">
        <w:r w:rsidRPr="00AC4972">
          <w:rPr>
            <w:rStyle w:val="Hyperlink"/>
            <w:noProof/>
          </w:rPr>
          <w:t>5.4.1. Acquiring administrative place boundaries</w:t>
        </w:r>
        <w:r>
          <w:rPr>
            <w:noProof/>
            <w:webHidden/>
          </w:rPr>
          <w:tab/>
        </w:r>
        <w:r>
          <w:rPr>
            <w:noProof/>
            <w:webHidden/>
          </w:rPr>
          <w:fldChar w:fldCharType="begin"/>
        </w:r>
        <w:r>
          <w:rPr>
            <w:noProof/>
            <w:webHidden/>
          </w:rPr>
          <w:instrText xml:space="preserve"> PAGEREF _Toc465957122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23" w:history="1">
        <w:r w:rsidRPr="00AC4972">
          <w:rPr>
            <w:rStyle w:val="Hyperlink"/>
            <w:noProof/>
          </w:rPr>
          <w:t>5.4.2. Download and construct street networks</w:t>
        </w:r>
        <w:r>
          <w:rPr>
            <w:noProof/>
            <w:webHidden/>
          </w:rPr>
          <w:tab/>
        </w:r>
        <w:r>
          <w:rPr>
            <w:noProof/>
            <w:webHidden/>
          </w:rPr>
          <w:fldChar w:fldCharType="begin"/>
        </w:r>
        <w:r>
          <w:rPr>
            <w:noProof/>
            <w:webHidden/>
          </w:rPr>
          <w:instrText xml:space="preserve"> PAGEREF _Toc465957123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24" w:history="1">
        <w:r w:rsidRPr="00AC4972">
          <w:rPr>
            <w:rStyle w:val="Hyperlink"/>
            <w:noProof/>
          </w:rPr>
          <w:t>5.4.3. Correct and simplify network topology</w:t>
        </w:r>
        <w:r>
          <w:rPr>
            <w:noProof/>
            <w:webHidden/>
          </w:rPr>
          <w:tab/>
        </w:r>
        <w:r>
          <w:rPr>
            <w:noProof/>
            <w:webHidden/>
          </w:rPr>
          <w:fldChar w:fldCharType="begin"/>
        </w:r>
        <w:r>
          <w:rPr>
            <w:noProof/>
            <w:webHidden/>
          </w:rPr>
          <w:instrText xml:space="preserve"> PAGEREF _Toc465957124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25" w:history="1">
        <w:r w:rsidRPr="00AC4972">
          <w:rPr>
            <w:rStyle w:val="Hyperlink"/>
            <w:noProof/>
          </w:rPr>
          <w:t>5.4.4. Save street networks to disk</w:t>
        </w:r>
        <w:r>
          <w:rPr>
            <w:noProof/>
            <w:webHidden/>
          </w:rPr>
          <w:tab/>
        </w:r>
        <w:r>
          <w:rPr>
            <w:noProof/>
            <w:webHidden/>
          </w:rPr>
          <w:fldChar w:fldCharType="begin"/>
        </w:r>
        <w:r>
          <w:rPr>
            <w:noProof/>
            <w:webHidden/>
          </w:rPr>
          <w:instrText xml:space="preserve"> PAGEREF _Toc465957125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26" w:history="1">
        <w:r w:rsidRPr="00AC4972">
          <w:rPr>
            <w:rStyle w:val="Hyperlink"/>
            <w:noProof/>
          </w:rPr>
          <w:t>5.4.5. Analyze street networks</w:t>
        </w:r>
        <w:r>
          <w:rPr>
            <w:noProof/>
            <w:webHidden/>
          </w:rPr>
          <w:tab/>
        </w:r>
        <w:r>
          <w:rPr>
            <w:noProof/>
            <w:webHidden/>
          </w:rPr>
          <w:fldChar w:fldCharType="begin"/>
        </w:r>
        <w:r>
          <w:rPr>
            <w:noProof/>
            <w:webHidden/>
          </w:rPr>
          <w:instrText xml:space="preserve"> PAGEREF _Toc465957126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27" w:history="1">
        <w:r w:rsidRPr="00AC4972">
          <w:rPr>
            <w:rStyle w:val="Hyperlink"/>
            <w:noProof/>
          </w:rPr>
          <w:t>5.4.6. Summary</w:t>
        </w:r>
        <w:r>
          <w:rPr>
            <w:noProof/>
            <w:webHidden/>
          </w:rPr>
          <w:tab/>
        </w:r>
        <w:r>
          <w:rPr>
            <w:noProof/>
            <w:webHidden/>
          </w:rPr>
          <w:fldChar w:fldCharType="begin"/>
        </w:r>
        <w:r>
          <w:rPr>
            <w:noProof/>
            <w:webHidden/>
          </w:rPr>
          <w:instrText xml:space="preserve"> PAGEREF _Toc465957127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28" w:history="1">
        <w:r w:rsidRPr="00AC4972">
          <w:rPr>
            <w:rStyle w:val="Hyperlink"/>
            <w:noProof/>
          </w:rPr>
          <w:t>5.5. Case study</w:t>
        </w:r>
        <w:r>
          <w:rPr>
            <w:noProof/>
            <w:webHidden/>
          </w:rPr>
          <w:tab/>
        </w:r>
        <w:r>
          <w:rPr>
            <w:noProof/>
            <w:webHidden/>
          </w:rPr>
          <w:fldChar w:fldCharType="begin"/>
        </w:r>
        <w:r>
          <w:rPr>
            <w:noProof/>
            <w:webHidden/>
          </w:rPr>
          <w:instrText xml:space="preserve"> PAGEREF _Toc465957128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29" w:history="1">
        <w:r w:rsidRPr="00AC4972">
          <w:rPr>
            <w:rStyle w:val="Hyperlink"/>
            <w:noProof/>
          </w:rPr>
          <w:t>5.6. Conclusion</w:t>
        </w:r>
        <w:r>
          <w:rPr>
            <w:noProof/>
            <w:webHidden/>
          </w:rPr>
          <w:tab/>
        </w:r>
        <w:r>
          <w:rPr>
            <w:noProof/>
            <w:webHidden/>
          </w:rPr>
          <w:fldChar w:fldCharType="begin"/>
        </w:r>
        <w:r>
          <w:rPr>
            <w:noProof/>
            <w:webHidden/>
          </w:rPr>
          <w:instrText xml:space="preserve"> PAGEREF _Toc465957129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130" w:history="1">
        <w:r w:rsidRPr="00AC4972">
          <w:rPr>
            <w:rStyle w:val="Hyperlink"/>
            <w:noProof/>
          </w:rPr>
          <w:t>6. Multi-scale analysis of urban street networks</w:t>
        </w:r>
        <w:r>
          <w:rPr>
            <w:noProof/>
            <w:webHidden/>
          </w:rPr>
          <w:tab/>
        </w:r>
        <w:r>
          <w:rPr>
            <w:noProof/>
            <w:webHidden/>
          </w:rPr>
          <w:fldChar w:fldCharType="begin"/>
        </w:r>
        <w:r>
          <w:rPr>
            <w:noProof/>
            <w:webHidden/>
          </w:rPr>
          <w:instrText xml:space="preserve"> PAGEREF _Toc465957130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31" w:history="1">
        <w:r w:rsidRPr="00AC4972">
          <w:rPr>
            <w:rStyle w:val="Hyperlink"/>
            <w:noProof/>
          </w:rPr>
          <w:t>6.1. Abstract</w:t>
        </w:r>
        <w:r>
          <w:rPr>
            <w:noProof/>
            <w:webHidden/>
          </w:rPr>
          <w:tab/>
        </w:r>
        <w:r>
          <w:rPr>
            <w:noProof/>
            <w:webHidden/>
          </w:rPr>
          <w:fldChar w:fldCharType="begin"/>
        </w:r>
        <w:r>
          <w:rPr>
            <w:noProof/>
            <w:webHidden/>
          </w:rPr>
          <w:instrText xml:space="preserve"> PAGEREF _Toc465957131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32" w:history="1">
        <w:r w:rsidRPr="00AC4972">
          <w:rPr>
            <w:rStyle w:val="Hyperlink"/>
            <w:noProof/>
          </w:rPr>
          <w:t>6.2. Introduction</w:t>
        </w:r>
        <w:r>
          <w:rPr>
            <w:noProof/>
            <w:webHidden/>
          </w:rPr>
          <w:tab/>
        </w:r>
        <w:r>
          <w:rPr>
            <w:noProof/>
            <w:webHidden/>
          </w:rPr>
          <w:fldChar w:fldCharType="begin"/>
        </w:r>
        <w:r>
          <w:rPr>
            <w:noProof/>
            <w:webHidden/>
          </w:rPr>
          <w:instrText xml:space="preserve"> PAGEREF _Toc465957132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33" w:history="1">
        <w:r w:rsidRPr="00AC4972">
          <w:rPr>
            <w:rStyle w:val="Hyperlink"/>
            <w:noProof/>
          </w:rPr>
          <w:t>6.3. Methods</w:t>
        </w:r>
        <w:r>
          <w:rPr>
            <w:noProof/>
            <w:webHidden/>
          </w:rPr>
          <w:tab/>
        </w:r>
        <w:r>
          <w:rPr>
            <w:noProof/>
            <w:webHidden/>
          </w:rPr>
          <w:fldChar w:fldCharType="begin"/>
        </w:r>
        <w:r>
          <w:rPr>
            <w:noProof/>
            <w:webHidden/>
          </w:rPr>
          <w:instrText xml:space="preserve"> PAGEREF _Toc465957133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34" w:history="1">
        <w:r w:rsidRPr="00AC4972">
          <w:rPr>
            <w:rStyle w:val="Hyperlink"/>
            <w:noProof/>
          </w:rPr>
          <w:t>6.4. Findings</w:t>
        </w:r>
        <w:r>
          <w:rPr>
            <w:noProof/>
            <w:webHidden/>
          </w:rPr>
          <w:tab/>
        </w:r>
        <w:r>
          <w:rPr>
            <w:noProof/>
            <w:webHidden/>
          </w:rPr>
          <w:fldChar w:fldCharType="begin"/>
        </w:r>
        <w:r>
          <w:rPr>
            <w:noProof/>
            <w:webHidden/>
          </w:rPr>
          <w:instrText xml:space="preserve"> PAGEREF _Toc465957134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35" w:history="1">
        <w:r w:rsidRPr="00AC4972">
          <w:rPr>
            <w:rStyle w:val="Hyperlink"/>
            <w:noProof/>
          </w:rPr>
          <w:t>6.5. Discussion</w:t>
        </w:r>
        <w:r>
          <w:rPr>
            <w:noProof/>
            <w:webHidden/>
          </w:rPr>
          <w:tab/>
        </w:r>
        <w:r>
          <w:rPr>
            <w:noProof/>
            <w:webHidden/>
          </w:rPr>
          <w:fldChar w:fldCharType="begin"/>
        </w:r>
        <w:r>
          <w:rPr>
            <w:noProof/>
            <w:webHidden/>
          </w:rPr>
          <w:instrText xml:space="preserve"> PAGEREF _Toc465957135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36" w:history="1">
        <w:r w:rsidRPr="00AC4972">
          <w:rPr>
            <w:rStyle w:val="Hyperlink"/>
            <w:noProof/>
          </w:rPr>
          <w:t>6.6. Conclusion</w:t>
        </w:r>
        <w:r>
          <w:rPr>
            <w:noProof/>
            <w:webHidden/>
          </w:rPr>
          <w:tab/>
        </w:r>
        <w:r>
          <w:rPr>
            <w:noProof/>
            <w:webHidden/>
          </w:rPr>
          <w:fldChar w:fldCharType="begin"/>
        </w:r>
        <w:r>
          <w:rPr>
            <w:noProof/>
            <w:webHidden/>
          </w:rPr>
          <w:instrText xml:space="preserve"> PAGEREF _Toc465957136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957137" w:history="1">
        <w:r w:rsidRPr="00AC4972">
          <w:rPr>
            <w:rStyle w:val="Hyperlink"/>
            <w:noProof/>
          </w:rPr>
          <w:t>7. Conclusion</w:t>
        </w:r>
        <w:r>
          <w:rPr>
            <w:noProof/>
            <w:webHidden/>
          </w:rPr>
          <w:tab/>
        </w:r>
        <w:r>
          <w:rPr>
            <w:noProof/>
            <w:webHidden/>
          </w:rPr>
          <w:fldChar w:fldCharType="begin"/>
        </w:r>
        <w:r>
          <w:rPr>
            <w:noProof/>
            <w:webHidden/>
          </w:rPr>
          <w:instrText xml:space="preserve"> PAGEREF _Toc465957137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38" w:history="1">
        <w:r w:rsidRPr="00AC4972">
          <w:rPr>
            <w:rStyle w:val="Hyperlink"/>
            <w:noProof/>
          </w:rPr>
          <w:t>7.1. Summary of Key Findings</w:t>
        </w:r>
        <w:r>
          <w:rPr>
            <w:noProof/>
            <w:webHidden/>
          </w:rPr>
          <w:tab/>
        </w:r>
        <w:r>
          <w:rPr>
            <w:noProof/>
            <w:webHidden/>
          </w:rPr>
          <w:fldChar w:fldCharType="begin"/>
        </w:r>
        <w:r>
          <w:rPr>
            <w:noProof/>
            <w:webHidden/>
          </w:rPr>
          <w:instrText xml:space="preserve"> PAGEREF _Toc465957138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39" w:history="1">
        <w:r w:rsidRPr="00AC4972">
          <w:rPr>
            <w:rStyle w:val="Hyperlink"/>
            <w:noProof/>
          </w:rPr>
          <w:t>7.2. Contributions</w:t>
        </w:r>
        <w:r>
          <w:rPr>
            <w:noProof/>
            <w:webHidden/>
          </w:rPr>
          <w:tab/>
        </w:r>
        <w:r>
          <w:rPr>
            <w:noProof/>
            <w:webHidden/>
          </w:rPr>
          <w:fldChar w:fldCharType="begin"/>
        </w:r>
        <w:r>
          <w:rPr>
            <w:noProof/>
            <w:webHidden/>
          </w:rPr>
          <w:instrText xml:space="preserve"> PAGEREF _Toc465957139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40" w:history="1">
        <w:r w:rsidRPr="00AC4972">
          <w:rPr>
            <w:rStyle w:val="Hyperlink"/>
            <w:noProof/>
          </w:rPr>
          <w:t>7.2.1. Contribution to the Literature</w:t>
        </w:r>
        <w:r>
          <w:rPr>
            <w:noProof/>
            <w:webHidden/>
          </w:rPr>
          <w:tab/>
        </w:r>
        <w:r>
          <w:rPr>
            <w:noProof/>
            <w:webHidden/>
          </w:rPr>
          <w:fldChar w:fldCharType="begin"/>
        </w:r>
        <w:r>
          <w:rPr>
            <w:noProof/>
            <w:webHidden/>
          </w:rPr>
          <w:instrText xml:space="preserve"> PAGEREF _Toc465957140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957141" w:history="1">
        <w:r w:rsidRPr="00AC4972">
          <w:rPr>
            <w:rStyle w:val="Hyperlink"/>
            <w:noProof/>
          </w:rPr>
          <w:t>7.2.2. Contribution to Planning Practice</w:t>
        </w:r>
        <w:r>
          <w:rPr>
            <w:noProof/>
            <w:webHidden/>
          </w:rPr>
          <w:tab/>
        </w:r>
        <w:r>
          <w:rPr>
            <w:noProof/>
            <w:webHidden/>
          </w:rPr>
          <w:fldChar w:fldCharType="begin"/>
        </w:r>
        <w:r>
          <w:rPr>
            <w:noProof/>
            <w:webHidden/>
          </w:rPr>
          <w:instrText xml:space="preserve"> PAGEREF _Toc465957141 \h </w:instrText>
        </w:r>
        <w:r>
          <w:rPr>
            <w:noProof/>
            <w:webHidden/>
          </w:rPr>
        </w:r>
        <w:r>
          <w:rPr>
            <w:noProof/>
            <w:webHidden/>
          </w:rPr>
          <w:fldChar w:fldCharType="separate"/>
        </w:r>
        <w:r w:rsidR="00C96F78">
          <w:rPr>
            <w:noProof/>
            <w:webHidden/>
          </w:rPr>
          <w:t>2</w:t>
        </w:r>
        <w:r>
          <w:rPr>
            <w:noProof/>
            <w:webHidden/>
          </w:rPr>
          <w:fldChar w:fldCharType="end"/>
        </w:r>
      </w:hyperlink>
    </w:p>
    <w:p w:rsidR="00C40A58" w:rsidRDefault="00C40A58" w:rsidP="00C40A58">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957142" w:history="1">
        <w:r w:rsidRPr="00AC4972">
          <w:rPr>
            <w:rStyle w:val="Hyperlink"/>
            <w:noProof/>
          </w:rPr>
          <w:t>7.3. Future Research</w:t>
        </w:r>
        <w:r>
          <w:rPr>
            <w:noProof/>
            <w:webHidden/>
          </w:rPr>
          <w:tab/>
        </w:r>
        <w:r>
          <w:rPr>
            <w:noProof/>
            <w:webHidden/>
          </w:rPr>
          <w:fldChar w:fldCharType="begin"/>
        </w:r>
        <w:r>
          <w:rPr>
            <w:noProof/>
            <w:webHidden/>
          </w:rPr>
          <w:instrText xml:space="preserve"> PAGEREF _Toc465957142 \h </w:instrText>
        </w:r>
        <w:r>
          <w:rPr>
            <w:noProof/>
            <w:webHidden/>
          </w:rPr>
        </w:r>
        <w:r>
          <w:rPr>
            <w:noProof/>
            <w:webHidden/>
          </w:rPr>
          <w:fldChar w:fldCharType="separate"/>
        </w:r>
        <w:r w:rsidR="00C96F78">
          <w:rPr>
            <w:noProof/>
            <w:webHidden/>
          </w:rPr>
          <w:t>2</w:t>
        </w:r>
        <w:r>
          <w:rPr>
            <w:noProof/>
            <w:webHidden/>
          </w:rPr>
          <w:fldChar w:fldCharType="end"/>
        </w:r>
      </w:hyperlink>
    </w:p>
    <w:p w:rsidR="00035182" w:rsidRPr="00D62049" w:rsidRDefault="00ED3590" w:rsidP="00C40A58">
      <w:pPr>
        <w:pStyle w:val="ToC"/>
        <w:spacing w:line="240" w:lineRule="auto"/>
        <w:rPr>
          <w:sz w:val="40"/>
          <w:szCs w:val="40"/>
        </w:rPr>
      </w:pPr>
      <w:r w:rsidRPr="00D62049">
        <w:fldChar w:fldCharType="end"/>
      </w:r>
    </w:p>
    <w:p w:rsidR="00F9748C" w:rsidRDefault="00F9748C">
      <w:pPr>
        <w:spacing w:after="160" w:line="259" w:lineRule="auto"/>
        <w:ind w:firstLine="0"/>
        <w:rPr>
          <w:b/>
          <w:sz w:val="40"/>
          <w:szCs w:val="40"/>
        </w:rPr>
      </w:pPr>
      <w:r>
        <w:br w:type="page"/>
      </w:r>
    </w:p>
    <w:p w:rsidR="009110E0" w:rsidRPr="00D62049" w:rsidRDefault="0024235F" w:rsidP="004B49D7">
      <w:pPr>
        <w:pStyle w:val="Pre-Heading1"/>
        <w:ind w:firstLine="0"/>
      </w:pPr>
      <w:bookmarkStart w:id="1" w:name="_Toc465957063"/>
      <w:r w:rsidRPr="00D62049">
        <w:lastRenderedPageBreak/>
        <w:t>List of F</w:t>
      </w:r>
      <w:r w:rsidR="009110E0" w:rsidRPr="00D62049">
        <w:t>igures</w:t>
      </w:r>
      <w:bookmarkEnd w:id="1"/>
    </w:p>
    <w:p w:rsidR="00F9748C" w:rsidRDefault="00BF04A9" w:rsidP="00F9748C">
      <w:pPr>
        <w:pStyle w:val="ToC"/>
        <w:rPr>
          <w:rFonts w:asciiTheme="minorHAnsi" w:eastAsiaTheme="minorEastAsia" w:hAnsiTheme="minorHAnsi" w:cstheme="minorBidi"/>
          <w:sz w:val="22"/>
          <w:szCs w:val="22"/>
        </w:rPr>
      </w:pPr>
      <w:r w:rsidRPr="00BF04A9">
        <w:fldChar w:fldCharType="begin"/>
      </w:r>
      <w:r w:rsidRPr="00BF04A9">
        <w:instrText xml:space="preserve"> TOC \h \z \c "Figure" </w:instrText>
      </w:r>
      <w:r w:rsidRPr="00BF04A9">
        <w:fldChar w:fldCharType="separate"/>
      </w:r>
      <w:hyperlink w:anchor="_Toc461814436" w:history="1">
        <w:r w:rsidR="00F9748C" w:rsidRPr="0034158B">
          <w:rPr>
            <w:rStyle w:val="Hyperlink"/>
          </w:rPr>
          <w:t>Figure 2.1. Time series graph of the logistic map with 7 growth rate parameter values over 20 generations.</w:t>
        </w:r>
        <w:r w:rsidR="00F9748C">
          <w:rPr>
            <w:webHidden/>
          </w:rPr>
          <w:tab/>
        </w:r>
        <w:r w:rsidR="00F9748C">
          <w:rPr>
            <w:webHidden/>
          </w:rPr>
          <w:fldChar w:fldCharType="begin"/>
        </w:r>
        <w:r w:rsidR="00F9748C">
          <w:rPr>
            <w:webHidden/>
          </w:rPr>
          <w:instrText xml:space="preserve"> PAGEREF _Toc461814436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37" w:history="1">
        <w:r w:rsidR="00F9748C" w:rsidRPr="0034158B">
          <w:rPr>
            <w:rStyle w:val="Hyperlink"/>
          </w:rPr>
          <w:t>Figure 2.2. Bifurcation diagram of 100 generations of the logistic map for 1,000 growth rate parameter values between 0 and 4. The vertical slice above each growth rate depicts the system</w:t>
        </w:r>
        <w:r w:rsidR="00E05270">
          <w:rPr>
            <w:rStyle w:val="Hyperlink"/>
          </w:rPr>
          <w:t>’</w:t>
        </w:r>
        <w:r w:rsidR="00F9748C" w:rsidRPr="0034158B">
          <w:rPr>
            <w:rStyle w:val="Hyperlink"/>
          </w:rPr>
          <w:t>s attractor at that rate.</w:t>
        </w:r>
        <w:r w:rsidR="00F9748C">
          <w:rPr>
            <w:webHidden/>
          </w:rPr>
          <w:tab/>
        </w:r>
        <w:r w:rsidR="00F9748C">
          <w:rPr>
            <w:webHidden/>
          </w:rPr>
          <w:fldChar w:fldCharType="begin"/>
        </w:r>
        <w:r w:rsidR="00F9748C">
          <w:rPr>
            <w:webHidden/>
          </w:rPr>
          <w:instrText xml:space="preserve"> PAGEREF _Toc461814437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38" w:history="1">
        <w:r w:rsidR="00F9748C" w:rsidRPr="0034158B">
          <w:rPr>
            <w:rStyle w:val="Hyperlink"/>
          </w:rPr>
          <w:t>Figure 2.3. Bifurcation diagram of 100 generations of the logistic map for 1,000 growth rate parameter values between 2.8 and 4. The vertical slice above each growth rate depicts the system</w:t>
        </w:r>
        <w:r w:rsidR="00E05270">
          <w:rPr>
            <w:rStyle w:val="Hyperlink"/>
          </w:rPr>
          <w:t>’</w:t>
        </w:r>
        <w:r w:rsidR="00F9748C" w:rsidRPr="0034158B">
          <w:rPr>
            <w:rStyle w:val="Hyperlink"/>
          </w:rPr>
          <w:t>s attractor at that rate.</w:t>
        </w:r>
        <w:r w:rsidR="00F9748C">
          <w:rPr>
            <w:webHidden/>
          </w:rPr>
          <w:tab/>
        </w:r>
        <w:r w:rsidR="00F9748C">
          <w:rPr>
            <w:webHidden/>
          </w:rPr>
          <w:fldChar w:fldCharType="begin"/>
        </w:r>
        <w:r w:rsidR="00F9748C">
          <w:rPr>
            <w:webHidden/>
          </w:rPr>
          <w:instrText xml:space="preserve"> PAGEREF _Toc461814438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39" w:history="1">
        <w:r w:rsidR="00F9748C" w:rsidRPr="0034158B">
          <w:rPr>
            <w:rStyle w:val="Hyperlink"/>
          </w:rPr>
          <w:t>Figure 2.4. Bifurcation diagram of 100 generations of the logistic map for 1,000 growth rate parameter values between 3.7 and 3.9. The system moves from order to chaos and back again as the growth rate is adjusted.</w:t>
        </w:r>
        <w:r w:rsidR="00F9748C">
          <w:rPr>
            <w:webHidden/>
          </w:rPr>
          <w:tab/>
        </w:r>
        <w:r w:rsidR="00F9748C">
          <w:rPr>
            <w:webHidden/>
          </w:rPr>
          <w:fldChar w:fldCharType="begin"/>
        </w:r>
        <w:r w:rsidR="00F9748C">
          <w:rPr>
            <w:webHidden/>
          </w:rPr>
          <w:instrText xml:space="preserve"> PAGEREF _Toc461814439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40" w:history="1">
        <w:r w:rsidR="00F9748C" w:rsidRPr="0034158B">
          <w:rPr>
            <w:rStyle w:val="Hyperlink"/>
          </w:rPr>
          <w:t>Figure 2.5. Bifurcation diagram of 100 generations of the logistic map for 1,000 growth rate parameter values between 3.84 and 3.856. This is the same structure that we saw earlier at the macro-level in Figure 3, because chaotic systems</w:t>
        </w:r>
        <w:r w:rsidR="00E05270">
          <w:rPr>
            <w:rStyle w:val="Hyperlink"/>
          </w:rPr>
          <w:t>’</w:t>
        </w:r>
        <w:r w:rsidR="00F9748C" w:rsidRPr="0034158B">
          <w:rPr>
            <w:rStyle w:val="Hyperlink"/>
          </w:rPr>
          <w:t xml:space="preserve"> strange attractors are fractal.</w:t>
        </w:r>
        <w:r w:rsidR="00F9748C">
          <w:rPr>
            <w:webHidden/>
          </w:rPr>
          <w:tab/>
        </w:r>
        <w:r w:rsidR="00F9748C">
          <w:rPr>
            <w:webHidden/>
          </w:rPr>
          <w:fldChar w:fldCharType="begin"/>
        </w:r>
        <w:r w:rsidR="00F9748C">
          <w:rPr>
            <w:webHidden/>
          </w:rPr>
          <w:instrText xml:space="preserve"> PAGEREF _Toc461814440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41" w:history="1">
        <w:r w:rsidR="00F9748C" w:rsidRPr="0034158B">
          <w:rPr>
            <w:rStyle w:val="Hyperlink"/>
          </w:rPr>
          <w:t xml:space="preserve">Figure 2.6. Phase diagrams of the logistic map over 200 generations for growth rate parameter values of 2.9 (A), 3.5 (B), 3.56 (C), and 3.57 (D). When the parameter is set </w:t>
        </w:r>
        <w:r w:rsidR="00F9748C" w:rsidRPr="0034158B">
          <w:rPr>
            <w:rStyle w:val="Hyperlink"/>
          </w:rPr>
          <w:lastRenderedPageBreak/>
          <w:t>to 2.9, the model converges at a single fixed-point. When the parameter is set to 3.5 or higher, the model oscillates over four points, then eight, and on and on as it bifurcates.</w:t>
        </w:r>
        <w:r w:rsidR="00F9748C">
          <w:rPr>
            <w:webHidden/>
          </w:rPr>
          <w:tab/>
        </w:r>
        <w:r w:rsidR="00F9748C">
          <w:rPr>
            <w:webHidden/>
          </w:rPr>
          <w:fldChar w:fldCharType="begin"/>
        </w:r>
        <w:r w:rsidR="00F9748C">
          <w:rPr>
            <w:webHidden/>
          </w:rPr>
          <w:instrText xml:space="preserve"> PAGEREF _Toc461814441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42" w:history="1">
        <w:r w:rsidR="00F9748C" w:rsidRPr="0034158B">
          <w:rPr>
            <w:rStyle w:val="Hyperlink"/>
          </w:rPr>
          <w:t>Figure 2.7. Cropped phase diagrams of the logistic map over 200 generations for (A) a growth rate parameter value of 3.9 and (B) 50 growth rate parameter values between 3.6 and 4 (the chaotic regime), each with its own colored line.</w:t>
        </w:r>
        <w:r w:rsidR="00F9748C">
          <w:rPr>
            <w:webHidden/>
          </w:rPr>
          <w:tab/>
        </w:r>
        <w:r w:rsidR="00F9748C">
          <w:rPr>
            <w:webHidden/>
          </w:rPr>
          <w:fldChar w:fldCharType="begin"/>
        </w:r>
        <w:r w:rsidR="00F9748C">
          <w:rPr>
            <w:webHidden/>
          </w:rPr>
          <w:instrText xml:space="preserve"> PAGEREF _Toc461814442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43" w:history="1">
        <w:r w:rsidR="00F9748C" w:rsidRPr="0034158B">
          <w:rPr>
            <w:rStyle w:val="Hyperlink"/>
          </w:rPr>
          <w:t xml:space="preserve">Figure 2.8. Cobweb plots of the logistic map for growth rate parameter values of (A) 1, (B) 2.7, (C) 3.5, (D) 3.9. The diagonal gray identity line represents </w:t>
        </w:r>
        <w:r w:rsidR="00F9748C" w:rsidRPr="0034158B">
          <w:rPr>
            <w:rStyle w:val="Hyperlink"/>
            <w:i/>
          </w:rPr>
          <w:t>y</w:t>
        </w:r>
        <w:r w:rsidR="00F9748C" w:rsidRPr="0034158B">
          <w:rPr>
            <w:rStyle w:val="Hyperlink"/>
          </w:rPr>
          <w:t>=</w:t>
        </w:r>
        <w:r w:rsidR="00F9748C" w:rsidRPr="0034158B">
          <w:rPr>
            <w:rStyle w:val="Hyperlink"/>
            <w:i/>
          </w:rPr>
          <w:t>x</w:t>
        </w:r>
        <w:r w:rsidR="00F9748C" w:rsidRPr="0034158B">
          <w:rPr>
            <w:rStyle w:val="Hyperlink"/>
          </w:rPr>
          <w:t>, the red curve represents the logistic map as y=f(</w:t>
        </w:r>
        <w:r w:rsidR="00F9748C" w:rsidRPr="0034158B">
          <w:rPr>
            <w:rStyle w:val="Hyperlink"/>
            <w:i/>
          </w:rPr>
          <w:t>x</w:t>
        </w:r>
        <w:r w:rsidR="00F9748C" w:rsidRPr="0034158B">
          <w:rPr>
            <w:rStyle w:val="Hyperlink"/>
          </w:rPr>
          <w:t>) for each of the four parameter values, and the blue cobweb line represents the system</w:t>
        </w:r>
        <w:r w:rsidR="00E05270">
          <w:rPr>
            <w:rStyle w:val="Hyperlink"/>
          </w:rPr>
          <w:t>’</w:t>
        </w:r>
        <w:r w:rsidR="00F9748C" w:rsidRPr="0034158B">
          <w:rPr>
            <w:rStyle w:val="Hyperlink"/>
          </w:rPr>
          <w:t>s trajectory over 100 generations.</w:t>
        </w:r>
        <w:r w:rsidR="00F9748C">
          <w:rPr>
            <w:webHidden/>
          </w:rPr>
          <w:tab/>
        </w:r>
        <w:r w:rsidR="00F9748C">
          <w:rPr>
            <w:webHidden/>
          </w:rPr>
          <w:fldChar w:fldCharType="begin"/>
        </w:r>
        <w:r w:rsidR="00F9748C">
          <w:rPr>
            <w:webHidden/>
          </w:rPr>
          <w:instrText xml:space="preserve"> PAGEREF _Toc461814443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44" w:history="1">
        <w:r w:rsidR="00F9748C" w:rsidRPr="0034158B">
          <w:rPr>
            <w:rStyle w:val="Hyperlink"/>
          </w:rPr>
          <w:t>Figure 2.9. Plot of two time series, one deterministic/chaotic from the logistic map (blue), and one random (red).</w:t>
        </w:r>
        <w:r w:rsidR="00F9748C">
          <w:rPr>
            <w:webHidden/>
          </w:rPr>
          <w:tab/>
        </w:r>
        <w:r w:rsidR="00F9748C">
          <w:rPr>
            <w:webHidden/>
          </w:rPr>
          <w:fldChar w:fldCharType="begin"/>
        </w:r>
        <w:r w:rsidR="00F9748C">
          <w:rPr>
            <w:webHidden/>
          </w:rPr>
          <w:instrText xml:space="preserve"> PAGEREF _Toc461814444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45" w:history="1">
        <w:r w:rsidR="00F9748C" w:rsidRPr="0034158B">
          <w:rPr>
            <w:rStyle w:val="Hyperlink"/>
          </w:rPr>
          <w:t>Figure 2.10. Phase diagrams of the time series in Figure 9. 10B is a three-dimensional state space version of the two-dimensional 10A.</w:t>
        </w:r>
        <w:r w:rsidR="00F9748C">
          <w:rPr>
            <w:webHidden/>
          </w:rPr>
          <w:tab/>
        </w:r>
        <w:r w:rsidR="00F9748C">
          <w:rPr>
            <w:webHidden/>
          </w:rPr>
          <w:fldChar w:fldCharType="begin"/>
        </w:r>
        <w:r w:rsidR="00F9748C">
          <w:rPr>
            <w:webHidden/>
          </w:rPr>
          <w:instrText xml:space="preserve"> PAGEREF _Toc461814445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46" w:history="1">
        <w:r w:rsidR="00F9748C" w:rsidRPr="0034158B">
          <w:rPr>
            <w:rStyle w:val="Hyperlink"/>
          </w:rPr>
          <w:t>Figure 2.11. Two different viewing perspectives of a single three-dimensional phase diagram of the logistic map over 200 generations for 50 growth rate parameter values between 3.6 and 4, each with its own colored line.</w:t>
        </w:r>
        <w:r w:rsidR="00F9748C">
          <w:rPr>
            <w:webHidden/>
          </w:rPr>
          <w:tab/>
        </w:r>
        <w:r w:rsidR="00F9748C">
          <w:rPr>
            <w:webHidden/>
          </w:rPr>
          <w:fldChar w:fldCharType="begin"/>
        </w:r>
        <w:r w:rsidR="00F9748C">
          <w:rPr>
            <w:webHidden/>
          </w:rPr>
          <w:instrText xml:space="preserve"> PAGEREF _Toc461814446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47" w:history="1">
        <w:r w:rsidR="00F9748C" w:rsidRPr="0034158B">
          <w:rPr>
            <w:rStyle w:val="Hyperlink"/>
          </w:rPr>
          <w:t>Figure 2.12. Cobweb plots of the logistic map pulling initial population values of 0.1 (A), 0.5 (B), and 0.9 (C) into the same fixed-point attractor over time. At this growth rate parameter value of 2.7, the Lyapunov is negative.</w:t>
        </w:r>
        <w:r w:rsidR="00F9748C">
          <w:rPr>
            <w:webHidden/>
          </w:rPr>
          <w:tab/>
        </w:r>
        <w:r w:rsidR="00F9748C">
          <w:rPr>
            <w:webHidden/>
          </w:rPr>
          <w:fldChar w:fldCharType="begin"/>
        </w:r>
        <w:r w:rsidR="00F9748C">
          <w:rPr>
            <w:webHidden/>
          </w:rPr>
          <w:instrText xml:space="preserve"> PAGEREF _Toc461814447 \h </w:instrText>
        </w:r>
        <w:r w:rsidR="00F9748C">
          <w:rPr>
            <w:webHidden/>
          </w:rPr>
        </w:r>
        <w:r w:rsidR="00F9748C">
          <w:rPr>
            <w:webHidden/>
          </w:rPr>
          <w:fldChar w:fldCharType="separate"/>
        </w:r>
        <w:r w:rsidR="00C96F78">
          <w:rPr>
            <w:webHidden/>
          </w:rPr>
          <w:t>2</w:t>
        </w:r>
        <w:r w:rsidR="00F9748C">
          <w:rPr>
            <w:webHidden/>
          </w:rPr>
          <w:fldChar w:fldCharType="end"/>
        </w:r>
      </w:hyperlink>
    </w:p>
    <w:p w:rsidR="00F9748C" w:rsidRDefault="004B49D7" w:rsidP="00F9748C">
      <w:pPr>
        <w:pStyle w:val="ToC"/>
        <w:rPr>
          <w:rFonts w:asciiTheme="minorHAnsi" w:eastAsiaTheme="minorEastAsia" w:hAnsiTheme="minorHAnsi" w:cstheme="minorBidi"/>
          <w:sz w:val="22"/>
          <w:szCs w:val="22"/>
        </w:rPr>
      </w:pPr>
      <w:hyperlink w:anchor="_Toc461814448" w:history="1">
        <w:r w:rsidR="00F9748C" w:rsidRPr="0034158B">
          <w:rPr>
            <w:rStyle w:val="Hyperlink"/>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F9748C">
          <w:rPr>
            <w:webHidden/>
          </w:rPr>
          <w:tab/>
        </w:r>
        <w:r w:rsidR="00F9748C">
          <w:rPr>
            <w:webHidden/>
          </w:rPr>
          <w:fldChar w:fldCharType="begin"/>
        </w:r>
        <w:r w:rsidR="00F9748C">
          <w:rPr>
            <w:webHidden/>
          </w:rPr>
          <w:instrText xml:space="preserve"> PAGEREF _Toc461814448 \h </w:instrText>
        </w:r>
        <w:r w:rsidR="00F9748C">
          <w:rPr>
            <w:webHidden/>
          </w:rPr>
        </w:r>
        <w:r w:rsidR="00F9748C">
          <w:rPr>
            <w:webHidden/>
          </w:rPr>
          <w:fldChar w:fldCharType="separate"/>
        </w:r>
        <w:r w:rsidR="00C96F78">
          <w:rPr>
            <w:webHidden/>
          </w:rPr>
          <w:t>2</w:t>
        </w:r>
        <w:r w:rsidR="00F9748C">
          <w:rPr>
            <w:webHidden/>
          </w:rPr>
          <w:fldChar w:fldCharType="end"/>
        </w:r>
      </w:hyperlink>
    </w:p>
    <w:p w:rsidR="009110E0" w:rsidRPr="00D62049" w:rsidRDefault="00BF04A9" w:rsidP="00F9748C">
      <w:pPr>
        <w:pStyle w:val="ToC"/>
      </w:pPr>
      <w:r w:rsidRPr="00BF04A9">
        <w:fldChar w:fldCharType="end"/>
      </w:r>
      <w:r w:rsidR="009110E0" w:rsidRPr="00D62049">
        <w:br w:type="page"/>
      </w:r>
    </w:p>
    <w:p w:rsidR="009110E0" w:rsidRPr="00D62049" w:rsidRDefault="0024235F" w:rsidP="004B49D7">
      <w:pPr>
        <w:pStyle w:val="Pre-Heading1"/>
        <w:ind w:firstLine="0"/>
      </w:pPr>
      <w:bookmarkStart w:id="2" w:name="_Toc465957064"/>
      <w:r w:rsidRPr="00D62049">
        <w:lastRenderedPageBreak/>
        <w:t>List of T</w:t>
      </w:r>
      <w:r w:rsidR="009110E0" w:rsidRPr="00D62049">
        <w:t>ables</w:t>
      </w:r>
      <w:bookmarkEnd w:id="2"/>
    </w:p>
    <w:p w:rsidR="00F9748C" w:rsidRDefault="00BF04A9" w:rsidP="00F9748C">
      <w:pPr>
        <w:pStyle w:val="ToC"/>
        <w:rPr>
          <w:rFonts w:asciiTheme="minorHAnsi" w:eastAsiaTheme="minorEastAsia" w:hAnsiTheme="minorHAnsi" w:cstheme="minorBidi"/>
          <w:sz w:val="22"/>
          <w:szCs w:val="22"/>
        </w:rPr>
      </w:pPr>
      <w:r w:rsidRPr="00BF04A9">
        <w:fldChar w:fldCharType="begin"/>
      </w:r>
      <w:r w:rsidRPr="00BF04A9">
        <w:instrText xml:space="preserve"> TOC \h \z \c "Table" </w:instrText>
      </w:r>
      <w:r w:rsidRPr="00BF04A9">
        <w:fldChar w:fldCharType="separate"/>
      </w:r>
      <w:hyperlink w:anchor="_Toc461814449" w:history="1">
        <w:r w:rsidR="00F9748C" w:rsidRPr="00042793">
          <w:rPr>
            <w:rStyle w:val="Hyperlink"/>
          </w:rPr>
          <w:t>Table 2.1. Population values produced by the logistic map with 7 growth rate parameter values over 20 generations.</w:t>
        </w:r>
        <w:r w:rsidR="00F9748C">
          <w:rPr>
            <w:webHidden/>
          </w:rPr>
          <w:tab/>
        </w:r>
        <w:r w:rsidR="00F9748C">
          <w:rPr>
            <w:webHidden/>
          </w:rPr>
          <w:fldChar w:fldCharType="begin"/>
        </w:r>
        <w:r w:rsidR="00F9748C">
          <w:rPr>
            <w:webHidden/>
          </w:rPr>
          <w:instrText xml:space="preserve"> PAGEREF _Toc461814449 \h </w:instrText>
        </w:r>
        <w:r w:rsidR="00F9748C">
          <w:rPr>
            <w:webHidden/>
          </w:rPr>
        </w:r>
        <w:r w:rsidR="00F9748C">
          <w:rPr>
            <w:webHidden/>
          </w:rPr>
          <w:fldChar w:fldCharType="separate"/>
        </w:r>
        <w:r w:rsidR="00C96F78">
          <w:rPr>
            <w:webHidden/>
          </w:rPr>
          <w:t>2</w:t>
        </w:r>
        <w:r w:rsidR="00F9748C">
          <w:rPr>
            <w:webHidden/>
          </w:rPr>
          <w:fldChar w:fldCharType="end"/>
        </w:r>
      </w:hyperlink>
    </w:p>
    <w:p w:rsidR="00BA009C" w:rsidRPr="00D62049" w:rsidRDefault="00BF04A9" w:rsidP="00F9748C">
      <w:pPr>
        <w:pStyle w:val="ToC"/>
      </w:pPr>
      <w:r w:rsidRPr="00BF04A9">
        <w:fldChar w:fldCharType="end"/>
      </w:r>
      <w:r w:rsidR="00BA009C" w:rsidRPr="00D62049">
        <w:br w:type="page"/>
      </w:r>
    </w:p>
    <w:p w:rsidR="00BA009C" w:rsidRPr="00D62049" w:rsidRDefault="00BA009C" w:rsidP="004B49D7">
      <w:pPr>
        <w:pStyle w:val="Pre-Heading1"/>
        <w:ind w:firstLine="0"/>
      </w:pPr>
      <w:bookmarkStart w:id="3" w:name="_Toc465957065"/>
      <w:r w:rsidRPr="00D62049">
        <w:lastRenderedPageBreak/>
        <w:t>Acknowledgements</w:t>
      </w:r>
      <w:bookmarkEnd w:id="3"/>
    </w:p>
    <w:p w:rsidR="009110E0" w:rsidRPr="00D62049" w:rsidRDefault="009110E0" w:rsidP="00C33948">
      <w:r w:rsidRPr="00D62049">
        <w:br w:type="page"/>
      </w:r>
    </w:p>
    <w:p w:rsidR="004B49D7" w:rsidRDefault="004B49D7" w:rsidP="004B49D7">
      <w:pPr>
        <w:pStyle w:val="Chapter"/>
      </w:pPr>
      <w:bookmarkStart w:id="4" w:name="_Toc465957066"/>
    </w:p>
    <w:p w:rsidR="004B49D7" w:rsidRDefault="004B49D7" w:rsidP="004B49D7">
      <w:pPr>
        <w:pStyle w:val="Chapter"/>
      </w:pPr>
    </w:p>
    <w:p w:rsidR="004B49D7" w:rsidRDefault="004B49D7" w:rsidP="004B49D7">
      <w:pPr>
        <w:pStyle w:val="Chapter"/>
      </w:pPr>
    </w:p>
    <w:p w:rsidR="004B49D7" w:rsidRDefault="004B49D7" w:rsidP="004B49D7">
      <w:pPr>
        <w:pStyle w:val="Chapter"/>
      </w:pPr>
    </w:p>
    <w:p w:rsidR="00433DC8" w:rsidRPr="00D62049" w:rsidRDefault="00433DC8" w:rsidP="004B49D7">
      <w:pPr>
        <w:pStyle w:val="Heading1"/>
      </w:pPr>
      <w:r w:rsidRPr="00D62049">
        <w:t>Introduction</w:t>
      </w:r>
      <w:bookmarkEnd w:id="4"/>
    </w:p>
    <w:p w:rsidR="004B49D7" w:rsidRDefault="004B49D7">
      <w:pPr>
        <w:spacing w:after="160" w:line="259" w:lineRule="auto"/>
        <w:ind w:firstLine="0"/>
        <w:rPr>
          <w:b/>
          <w:highlight w:val="lightGray"/>
        </w:rPr>
      </w:pPr>
      <w:bookmarkStart w:id="5" w:name="_Toc465957067"/>
      <w:r>
        <w:rPr>
          <w:highlight w:val="lightGray"/>
        </w:rPr>
        <w:br w:type="page"/>
      </w:r>
    </w:p>
    <w:p w:rsidR="00404674" w:rsidRDefault="00404674" w:rsidP="004B49D7">
      <w:pPr>
        <w:pStyle w:val="Heading2"/>
      </w:pPr>
      <w:r>
        <w:lastRenderedPageBreak/>
        <w:t>Abstract</w:t>
      </w:r>
      <w:bookmarkEnd w:id="5"/>
    </w:p>
    <w:p w:rsidR="00404674" w:rsidRDefault="00404674" w:rsidP="00404674">
      <w:r>
        <w:t xml:space="preserve">This chapter introduces the motivation for and context of the study presented in this dissertation. It also summarizes the organization and contribution of each of the subsequent chapters in the dissertation. </w:t>
      </w:r>
    </w:p>
    <w:p w:rsidR="00404674" w:rsidRDefault="00404674" w:rsidP="00404674"/>
    <w:p w:rsidR="00433DC8" w:rsidRDefault="00DF2BC2" w:rsidP="00DF2BC2">
      <w:pPr>
        <w:pStyle w:val="Heading2"/>
      </w:pPr>
      <w:bookmarkStart w:id="6" w:name="_Toc465957068"/>
      <w:r>
        <w:t>Motivation</w:t>
      </w:r>
      <w:bookmarkEnd w:id="6"/>
    </w:p>
    <w:p w:rsidR="001009A1" w:rsidRDefault="001009A1" w:rsidP="001009A1"/>
    <w:p w:rsidR="001009A1" w:rsidRDefault="001009A1" w:rsidP="001009A1"/>
    <w:p w:rsidR="00DF2BC2" w:rsidRDefault="00DF2BC2" w:rsidP="00DF2BC2">
      <w:pPr>
        <w:pStyle w:val="Heading2"/>
      </w:pPr>
      <w:bookmarkStart w:id="7" w:name="_Toc465957069"/>
      <w:r>
        <w:t>Context of the Study</w:t>
      </w:r>
      <w:bookmarkEnd w:id="7"/>
    </w:p>
    <w:p w:rsidR="001009A1" w:rsidRDefault="001009A1" w:rsidP="001009A1"/>
    <w:p w:rsidR="001009A1" w:rsidRDefault="001009A1" w:rsidP="001009A1"/>
    <w:p w:rsidR="00DF2BC2" w:rsidRDefault="00DF2BC2" w:rsidP="00DF2BC2">
      <w:pPr>
        <w:pStyle w:val="Heading2"/>
      </w:pPr>
      <w:bookmarkStart w:id="8" w:name="_Toc465957070"/>
      <w:r>
        <w:t>Organization and Contribution by Chapter</w:t>
      </w:r>
      <w:bookmarkEnd w:id="8"/>
    </w:p>
    <w:p w:rsidR="001009A1" w:rsidRDefault="000E136D" w:rsidP="001009A1">
      <w:r>
        <w:t>This dissertation begins and ends with introductory and concluding chapters that book-end its</w:t>
      </w:r>
      <w:r w:rsidR="001009A1">
        <w:t xml:space="preserve"> five</w:t>
      </w:r>
      <w:r>
        <w:t xml:space="preserve"> central</w:t>
      </w:r>
      <w:r w:rsidR="001009A1">
        <w:t xml:space="preserve"> substantive chapters</w:t>
      </w:r>
      <w:r w:rsidR="00C96F78">
        <w:t xml:space="preserve">. These five chapters </w:t>
      </w:r>
      <w:r>
        <w:t>unpack the foundations of the nonlinear paradigm, contextualize urban street network analysis within theories of complexity, create a typology for measuring the complexity of urban design, develop a new method for acquiring, constructing, analyzing and visualizing street networks, and conduct a multi-scale analysis of urban street networks across the United States.</w:t>
      </w:r>
    </w:p>
    <w:p w:rsidR="00750CE0" w:rsidRDefault="00750CE0" w:rsidP="00DF2BC2">
      <w:pPr>
        <w:pStyle w:val="Heading3"/>
      </w:pPr>
      <w:bookmarkStart w:id="9" w:name="_Toc465957071"/>
      <w:r>
        <w:lastRenderedPageBreak/>
        <w:t>Chapter 1 – Introduction</w:t>
      </w:r>
      <w:bookmarkEnd w:id="9"/>
    </w:p>
    <w:p w:rsidR="00750CE0" w:rsidRDefault="00750CE0" w:rsidP="00750CE0">
      <w:r>
        <w:t>This chapter has</w:t>
      </w:r>
      <w:r w:rsidR="000E136D">
        <w:t xml:space="preserve"> thus far</w:t>
      </w:r>
      <w:r>
        <w:t xml:space="preserve"> introduced the motivation for and context of the study presented in this dissertation. The remainder of this chapter summarizes the organization and contribution of each of the subsequent chapters in this dissertation.</w:t>
      </w:r>
    </w:p>
    <w:p w:rsidR="00750CE0" w:rsidRPr="00750CE0" w:rsidRDefault="00750CE0" w:rsidP="00750CE0"/>
    <w:p w:rsidR="00DF2BC2" w:rsidRDefault="00DF2BC2" w:rsidP="00DF2BC2">
      <w:pPr>
        <w:pStyle w:val="Heading3"/>
      </w:pPr>
      <w:bookmarkStart w:id="10" w:name="_Toc465957072"/>
      <w:r>
        <w:t>Chapter 2 – Foundations of the Nonlinear Paradigm</w:t>
      </w:r>
      <w:bookmarkEnd w:id="10"/>
    </w:p>
    <w:p w:rsidR="00750CE0" w:rsidRDefault="000E136D" w:rsidP="00750CE0">
      <w:r>
        <w:t>C</w:t>
      </w:r>
      <w:r w:rsidRPr="00750CE0">
        <w:t xml:space="preserve">hapter </w:t>
      </w:r>
      <w:r>
        <w:t xml:space="preserve">2 </w:t>
      </w:r>
      <w:r w:rsidR="00EF4273">
        <w:t xml:space="preserve">serves </w:t>
      </w:r>
      <w:r w:rsidR="004B49D7">
        <w:t>provides</w:t>
      </w:r>
      <w:r w:rsidR="00EF4273">
        <w:t xml:space="preserve"> a background </w:t>
      </w:r>
      <w:r w:rsidR="004B49D7">
        <w:t>for</w:t>
      </w:r>
      <w:r w:rsidR="00EF4273">
        <w:t xml:space="preserve"> the rest of the dissertation and </w:t>
      </w:r>
      <w:r w:rsidRPr="00750CE0">
        <w:t xml:space="preserve">has two primary aims. First it </w:t>
      </w:r>
      <w:r w:rsidR="004B49D7">
        <w:t>lays the foundation of</w:t>
      </w:r>
      <w:r>
        <w:t xml:space="preserve"> the complexity theories of cities presented in chapter 3 by introducing</w:t>
      </w:r>
      <w:r w:rsidRPr="00750CE0">
        <w:t xml:space="preserve"> the </w:t>
      </w:r>
      <w:r w:rsidR="004B49D7">
        <w:t>fundamentals</w:t>
      </w:r>
      <w:r w:rsidRPr="00750CE0">
        <w:t xml:space="preserve"> of nonlinear dynamics, chaos, fractals, self-similarity, and the limits of prediction</w:t>
      </w:r>
      <w:r>
        <w:t xml:space="preserve">. It does so </w:t>
      </w:r>
      <w:proofErr w:type="spellStart"/>
      <w:r>
        <w:t>interdisciplinarily</w:t>
      </w:r>
      <w:proofErr w:type="spellEnd"/>
      <w:r w:rsidRPr="00750CE0">
        <w:t xml:space="preserve"> through several visualization methods to analyze and understand system behavior. Second it presents Pynamical, a new tool to visualize and explore nonlinear dynamical systems</w:t>
      </w:r>
      <w:r w:rsidR="00E05270">
        <w:t>’</w:t>
      </w:r>
      <w:r w:rsidRPr="00750CE0">
        <w:t xml:space="preserve"> behavior.</w:t>
      </w:r>
      <w:r w:rsidR="00EF4273">
        <w:t xml:space="preserve"> </w:t>
      </w:r>
      <w:r w:rsidR="00750CE0" w:rsidRPr="00750CE0">
        <w:t>Nearly all nontrivial real-world systems are nonlinear dynamical systems. The modern study of complex systems evolved from initial explorations</w:t>
      </w:r>
      <w:r>
        <w:t xml:space="preserve"> of the surprising behavior of such systems. A</w:t>
      </w:r>
      <w:r w:rsidR="00750CE0" w:rsidRPr="00750CE0">
        <w:t xml:space="preserve">lthough the social sciences are increasingly studying </w:t>
      </w:r>
      <w:r w:rsidR="00EF4273">
        <w:t xml:space="preserve">society and cities through the lens of </w:t>
      </w:r>
      <w:r w:rsidR="00750CE0" w:rsidRPr="00750CE0">
        <w:t>these types of systems, seminal concepts remain m</w:t>
      </w:r>
      <w:r>
        <w:t xml:space="preserve">urky or loosely adopted in the literature. In particular, </w:t>
      </w:r>
      <w:r w:rsidR="00EF4273">
        <w:t>this chapter introduces systems, dynamics, self-similarity, and prediction to set up the discussion in chapter 3 of complexity</w:t>
      </w:r>
      <w:r w:rsidR="004B49D7">
        <w:t>, cities,</w:t>
      </w:r>
      <w:r w:rsidR="00EF4273">
        <w:t xml:space="preserve"> and the study of networks.</w:t>
      </w:r>
    </w:p>
    <w:p w:rsidR="00EF4273" w:rsidRDefault="00EF4273" w:rsidP="00750CE0">
      <w:r>
        <w:lastRenderedPageBreak/>
        <w:t>This chapter makes two contributions</w:t>
      </w:r>
      <w:r w:rsidR="00DC5718">
        <w:t>: one theoretical, one methodological</w:t>
      </w:r>
      <w:r>
        <w:t>.</w:t>
      </w:r>
      <w:r w:rsidRPr="00EF4273">
        <w:t xml:space="preserve"> Fir</w:t>
      </w:r>
      <w:r w:rsidR="00DC5718">
        <w:t>st, it reviews and theory</w:t>
      </w:r>
      <w:r w:rsidR="00DC5718" w:rsidRPr="00EF4273">
        <w:t xml:space="preserve"> of nonlinearity </w:t>
      </w:r>
      <w:r w:rsidRPr="00EF4273">
        <w:t>for the qualitative analysis of nonlinear dynamical systems</w:t>
      </w:r>
      <w:r w:rsidR="00E05270">
        <w:t>’</w:t>
      </w:r>
      <w:r w:rsidRPr="00EF4273">
        <w:t xml:space="preserve"> behavior t</w:t>
      </w:r>
      <w:r>
        <w:t>o an interdisciplinary body of urban</w:t>
      </w:r>
      <w:r w:rsidRPr="00EF4273">
        <w:t xml:space="preserve"> scholars</w:t>
      </w:r>
      <w:r>
        <w:t xml:space="preserve"> and planners</w:t>
      </w:r>
      <w:r w:rsidRPr="00EF4273">
        <w:t>. Most formal treatments of chaos and nonlinear dynamics in the scholarly literature are densely technical and geared toward an exclusive audience of mathematicians and physicists. For this article, rather, readers require only a familiarity with algebra.</w:t>
      </w:r>
      <w:r>
        <w:t xml:space="preserve"> </w:t>
      </w:r>
      <w:r w:rsidRPr="00EF4273">
        <w:t xml:space="preserve">Second, this chapter </w:t>
      </w:r>
      <w:r w:rsidR="001A008E">
        <w:t>makes a methodological contribution by presenting</w:t>
      </w:r>
      <w:r w:rsidRPr="00EF4273">
        <w:t xml:space="preserve"> Pynamical, a new tool to visualize and explore nonlinear dynamical systems</w:t>
      </w:r>
      <w:r w:rsidR="00E05270">
        <w:t>’</w:t>
      </w:r>
      <w:r w:rsidRPr="00EF4273">
        <w:t xml:space="preserve"> behavior. Comparable tools usually must be developed from scratch or rely on expensive commercial software such as MATLAB. Developing tools for exploring, understanding, and visualizing dynamical systems in Python makes them available to a much wider audience of systems analysts, researchers, and students. Pynamical provides a fast, simple, reusable, extensible, free, and open-source new means for exploring system behavior – particularly for the qualitative analysis of such systems in research and pedagogy.</w:t>
      </w:r>
    </w:p>
    <w:p w:rsidR="00750CE0" w:rsidRPr="00750CE0" w:rsidRDefault="00750CE0" w:rsidP="00750CE0"/>
    <w:p w:rsidR="00DF2BC2" w:rsidRDefault="00DF2BC2" w:rsidP="00DF2BC2">
      <w:pPr>
        <w:pStyle w:val="Heading3"/>
      </w:pPr>
      <w:bookmarkStart w:id="11" w:name="_Toc465957073"/>
      <w:r>
        <w:t>Chapter 3 – Complexity and Cities</w:t>
      </w:r>
      <w:bookmarkEnd w:id="11"/>
    </w:p>
    <w:p w:rsidR="00DC5718" w:rsidRDefault="00DC5718" w:rsidP="00750CE0">
      <w:r>
        <w:t xml:space="preserve">Building on the background of chapter 2, chapter 3 presents the theoretical framework of complex systems and cities, culminating in network theory and analysis – the primary lens this study uses in all subsequent chapters. </w:t>
      </w:r>
      <w:r w:rsidR="00750CE0" w:rsidRPr="00750CE0">
        <w:t xml:space="preserve">Discussions of complexity </w:t>
      </w:r>
      <w:r w:rsidR="00750CE0" w:rsidRPr="00750CE0">
        <w:lastRenderedPageBreak/>
        <w:t xml:space="preserve">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w:t>
      </w:r>
      <w:r>
        <w:t>t</w:t>
      </w:r>
      <w:r w:rsidR="00750CE0" w:rsidRPr="00750CE0">
        <w:t xml:space="preserve">he interdisciplinary appeal and trendiness of complexity in the social sciences has resulted in a bit of a morass of ambiguous terminology, internal inconsistencies, and overloaded concepts open to multiple interpretations. </w:t>
      </w:r>
    </w:p>
    <w:p w:rsidR="00750CE0" w:rsidRDefault="00DC5718" w:rsidP="00750CE0">
      <w:r>
        <w:t>Unlike all the other substantive chapters in this dissertation, this chapter makes neither an empirical nor a methodological contribution. However, it offers a theoretical contribution to the urban planning literature by unpacking</w:t>
      </w:r>
      <w:r w:rsidR="00750CE0" w:rsidRPr="00750CE0">
        <w:t xml:space="preserve"> the key foundational concepts of complex systems and network science in a brief, straightforward manner. It provides explanatory examples of these concepts familiar to scholars and practitioners not already versed in the technical science of complexity. </w:t>
      </w:r>
      <w:r>
        <w:t>Most r</w:t>
      </w:r>
      <w:r w:rsidR="001A008E">
        <w:t>elevant to this present study, this chapter presents the theory of networks and network analysis that form the foundation of the remaining chapters.</w:t>
      </w:r>
    </w:p>
    <w:p w:rsidR="00750CE0" w:rsidRPr="00750CE0" w:rsidRDefault="00750CE0" w:rsidP="00750CE0"/>
    <w:p w:rsidR="00DF2BC2" w:rsidRDefault="00DF2BC2" w:rsidP="00DF2BC2">
      <w:pPr>
        <w:pStyle w:val="Heading3"/>
      </w:pPr>
      <w:bookmarkStart w:id="12" w:name="_Toc465957074"/>
      <w:r>
        <w:t>Chapter 4 – Methods for Measuring the Complexity Outcomes of Urban De</w:t>
      </w:r>
      <w:r w:rsidR="001009A1">
        <w:t>s</w:t>
      </w:r>
      <w:r>
        <w:t>ign</w:t>
      </w:r>
      <w:bookmarkEnd w:id="12"/>
    </w:p>
    <w:p w:rsidR="001A008E" w:rsidRDefault="001A008E" w:rsidP="001A008E">
      <w:r>
        <w:t xml:space="preserve">Building on the theories of complexity and networks presented in chapter 3, chapter 4 develops a typology of measures for </w:t>
      </w:r>
      <w:r w:rsidRPr="00750CE0">
        <w:t xml:space="preserve">assessing the complexity of the urban </w:t>
      </w:r>
      <w:r w:rsidRPr="00750CE0">
        <w:lastRenderedPageBreak/>
        <w:t>built form</w:t>
      </w:r>
      <w:r>
        <w:t>.</w:t>
      </w:r>
      <w:r w:rsidR="00750CE0" w:rsidRPr="00750CE0">
        <w:t xml:space="preserv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w:t>
      </w:r>
      <w:r w:rsidR="00750CE0" w:rsidRPr="001A008E">
        <w:rPr>
          <w:i/>
        </w:rPr>
        <w:t>complexity</w:t>
      </w:r>
      <w:r w:rsidR="00750CE0" w:rsidRPr="00750CE0">
        <w:t xml:space="preserve"> in neighborhood design, but these arguments often lack the formalism found in complex systems science. If neighb</w:t>
      </w:r>
      <w:r>
        <w:t xml:space="preserve">orhood complexity is considered important, how might we interpret it and how might it be assessed? </w:t>
      </w:r>
    </w:p>
    <w:p w:rsidR="00750CE0" w:rsidRDefault="001A008E" w:rsidP="00750CE0">
      <w:r>
        <w:t xml:space="preserve">This chapter contributes a new typology of </w:t>
      </w:r>
      <w:r w:rsidR="00750CE0" w:rsidRPr="00750CE0">
        <w:t xml:space="preserve">tools </w:t>
      </w:r>
      <w:r>
        <w:t xml:space="preserve">and metrics </w:t>
      </w:r>
      <w:r w:rsidR="00750CE0" w:rsidRPr="00750CE0">
        <w:t xml:space="preserve">to assess design outcomes and understand the built form. </w:t>
      </w:r>
      <w:r>
        <w:t>It</w:t>
      </w:r>
      <w:r w:rsidR="00750CE0" w:rsidRPr="00750CE0">
        <w:t xml:space="preserve"> unpacks the connections between neighborhood-scale built form and measures of its complexi</w:t>
      </w:r>
      <w:r>
        <w:t>ty. T</w:t>
      </w:r>
      <w:r w:rsidR="00750CE0" w:rsidRPr="00750CE0">
        <w:t>he analytical framework developed here is generalizable to empirical research of multiple neighborhood types and design standards.</w:t>
      </w:r>
      <w:r>
        <w:t xml:space="preserve"> In particular, network-analytic measures in this typology are used empirically in the next two substantive chapters.</w:t>
      </w:r>
    </w:p>
    <w:p w:rsidR="001A008E" w:rsidRPr="00750CE0" w:rsidRDefault="001A008E" w:rsidP="00750CE0"/>
    <w:p w:rsidR="00DF2BC2" w:rsidRDefault="00DF2BC2" w:rsidP="00DF2BC2">
      <w:pPr>
        <w:pStyle w:val="Heading3"/>
      </w:pPr>
      <w:bookmarkStart w:id="13" w:name="_Toc465957075"/>
      <w:r>
        <w:lastRenderedPageBreak/>
        <w:t xml:space="preserve">Chapter 5 – </w:t>
      </w:r>
      <w:proofErr w:type="spellStart"/>
      <w:r>
        <w:t>OSMnx</w:t>
      </w:r>
      <w:proofErr w:type="spellEnd"/>
      <w:r>
        <w:t>: Acquiring, Constructing, Analyzing, and Visualizing Street Networks</w:t>
      </w:r>
      <w:bookmarkEnd w:id="13"/>
    </w:p>
    <w:p w:rsidR="00750CE0" w:rsidRDefault="00750CE0" w:rsidP="00750CE0"/>
    <w:p w:rsidR="00750CE0" w:rsidRPr="00750CE0" w:rsidRDefault="00750CE0" w:rsidP="00750CE0"/>
    <w:p w:rsidR="00DF2BC2" w:rsidRDefault="00DF2BC2" w:rsidP="00DF2BC2">
      <w:pPr>
        <w:pStyle w:val="Heading3"/>
      </w:pPr>
      <w:bookmarkStart w:id="14" w:name="_Toc465957076"/>
      <w:r>
        <w:t>Chapter 6 – Multi-scale Analysis of Urban Street Networks</w:t>
      </w:r>
      <w:bookmarkEnd w:id="14"/>
    </w:p>
    <w:p w:rsidR="00750CE0" w:rsidRDefault="00750CE0" w:rsidP="00750CE0"/>
    <w:p w:rsidR="00750CE0" w:rsidRPr="00750CE0" w:rsidRDefault="00750CE0" w:rsidP="00750CE0"/>
    <w:p w:rsidR="00DF2BC2" w:rsidRDefault="00DF2BC2" w:rsidP="00DF2BC2">
      <w:pPr>
        <w:pStyle w:val="Heading3"/>
      </w:pPr>
      <w:bookmarkStart w:id="15" w:name="_Toc465957077"/>
      <w:r>
        <w:t>Chapter 7 – Conclusion</w:t>
      </w:r>
      <w:bookmarkEnd w:id="15"/>
    </w:p>
    <w:p w:rsidR="00DF2BC2" w:rsidRPr="00DF2BC2" w:rsidRDefault="00750CE0" w:rsidP="00DF2BC2">
      <w:r>
        <w:t>The dissertation concludes with a summary of key findings, a discussion of their contribution to the literature, and trajectories for future research.</w:t>
      </w:r>
    </w:p>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4B49D7">
      <w:pPr>
        <w:pStyle w:val="Heading1"/>
      </w:pPr>
      <w:bookmarkStart w:id="16" w:name="_Toc465957078"/>
      <w:r>
        <w:t>Foundations</w:t>
      </w:r>
      <w:r w:rsidR="009110E0" w:rsidRPr="00D62049">
        <w:t xml:space="preserve"> of the Nonlinear Paradigm</w:t>
      </w:r>
      <w:bookmarkEnd w:id="16"/>
    </w:p>
    <w:p w:rsidR="005A238D" w:rsidRPr="00D62049" w:rsidRDefault="005A238D" w:rsidP="00C33948">
      <w:r w:rsidRPr="00D62049">
        <w:br w:type="page"/>
      </w:r>
    </w:p>
    <w:p w:rsidR="009110E0" w:rsidRPr="00D62049" w:rsidRDefault="009110E0" w:rsidP="00C33948">
      <w:pPr>
        <w:pStyle w:val="Heading2"/>
      </w:pPr>
      <w:bookmarkStart w:id="17" w:name="_Toc465957079"/>
      <w:r w:rsidRPr="00D62049">
        <w:lastRenderedPageBreak/>
        <w:t>Abstract</w:t>
      </w:r>
      <w:bookmarkEnd w:id="17"/>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E05270">
        <w:t>’</w:t>
      </w:r>
      <w:r w:rsidR="00A35F81" w:rsidRPr="00D62049">
        <w:t xml:space="preserve"> behavior.</w:t>
      </w:r>
    </w:p>
    <w:p w:rsidR="009110E0" w:rsidRPr="00D62049" w:rsidRDefault="009110E0" w:rsidP="00C33948"/>
    <w:p w:rsidR="009110E0" w:rsidRPr="00D62049" w:rsidRDefault="009110E0" w:rsidP="00C33948">
      <w:pPr>
        <w:pStyle w:val="Heading2"/>
      </w:pPr>
      <w:bookmarkStart w:id="18" w:name="_Toc465957080"/>
      <w:r w:rsidRPr="00D62049">
        <w:t>Introduction</w:t>
      </w:r>
      <w:bookmarkEnd w:id="18"/>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9110E0" w:rsidRPr="00D62049">
        <w:fldChar w:fldCharType="begin"/>
      </w:r>
      <w:r w:rsidR="009110E0" w:rsidRPr="00D62049">
        <w:instrText xml:space="preserve"> ADDIN ZOTERO_ITEM CSL_CITATION {"citationID":"8ppe497h1","properties":{"formattedCitation":"(1,2)","plainCitation":"(1,2)"},"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9110E0" w:rsidRPr="00D62049">
        <w:fldChar w:fldCharType="separate"/>
      </w:r>
      <w:r w:rsidR="009110E0" w:rsidRPr="00D62049">
        <w:t>(1,2)</w:t>
      </w:r>
      <w:r w:rsidR="009110E0"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E05270">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Pr="00D62049">
        <w:fldChar w:fldCharType="begin"/>
      </w:r>
      <w:r w:rsidRPr="00D62049">
        <w:instrText xml:space="preserve"> ADDIN ZOTERO_ITEM CSL_CITATION {"citationID":"denab1k45","properties":{"formattedCitation":"(3)","plainCitation":"(3)"},"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Pr="00D62049">
        <w:fldChar w:fldCharType="separate"/>
      </w:r>
      <w:r w:rsidRPr="00D62049">
        <w:t>(3)</w:t>
      </w:r>
      <w:r w:rsidRPr="00D62049">
        <w:fldChar w:fldCharType="end"/>
      </w:r>
      <w:r w:rsidRPr="00D62049">
        <w:t xml:space="preserve">, to ferns </w:t>
      </w:r>
      <w:r w:rsidRPr="00D62049">
        <w:fldChar w:fldCharType="begin"/>
      </w:r>
      <w:r w:rsidRPr="00D62049">
        <w:instrText xml:space="preserve"> ADDIN ZOTERO_ITEM CSL_CITATION {"citationID":"3V689ngL","properties":{"formattedCitation":"(4)","plainCitation":"(4)"},"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Pr="00D62049">
        <w:fldChar w:fldCharType="separate"/>
      </w:r>
      <w:r w:rsidRPr="00D62049">
        <w:t>(4)</w:t>
      </w:r>
      <w:r w:rsidRPr="00D62049">
        <w:fldChar w:fldCharType="end"/>
      </w:r>
      <w:r w:rsidRPr="00D62049">
        <w:t xml:space="preserve">, to heart rates </w:t>
      </w:r>
      <w:r w:rsidRPr="00D62049">
        <w:fldChar w:fldCharType="begin"/>
      </w:r>
      <w:r w:rsidRPr="00D62049">
        <w:instrText xml:space="preserve"> ADDIN ZOTERO_ITEM CSL_CITATION {"citationID":"qBeZ1qKo","properties":{"formattedCitation":"{\\rtf (5\\uc0\\u8211{}7)}","plainCitation":"(5–7)"},"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Pr="00D62049">
        <w:fldChar w:fldCharType="separate"/>
      </w:r>
      <w:r w:rsidRPr="00D62049">
        <w:t>(5–7)</w:t>
      </w:r>
      <w:r w:rsidRPr="00D62049">
        <w:fldChar w:fldCharType="end"/>
      </w:r>
      <w:r w:rsidRPr="00D62049">
        <w:t xml:space="preserve">, to cryptography </w:t>
      </w:r>
      <w:r w:rsidRPr="00D62049">
        <w:fldChar w:fldCharType="begin"/>
      </w:r>
      <w:r w:rsidRPr="00D62049">
        <w:instrText xml:space="preserve"> ADDIN ZOTERO_ITEM CSL_CITATION {"citationID":"7qt37foj2","properties":{"formattedCitation":"(8,9)","plainCitation":"(8,9)"},"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Pr="00D62049">
        <w:fldChar w:fldCharType="separate"/>
      </w:r>
      <w:r w:rsidRPr="00D62049">
        <w:t>(8,9)</w:t>
      </w:r>
      <w:r w:rsidRPr="00D62049">
        <w:fldChar w:fldCharType="end"/>
      </w:r>
      <w:r w:rsidRPr="00D62049">
        <w:t xml:space="preserve">. Many scholars have studied the implications of nonlinearity, chaos, and fractals for the social sciences, including sociology </w:t>
      </w:r>
      <w:r w:rsidRPr="00D62049">
        <w:fldChar w:fldCharType="begin"/>
      </w:r>
      <w:r w:rsidRPr="00D62049">
        <w:instrText xml:space="preserve"> ADDIN ZOTERO_ITEM CSL_CITATION {"citationID":"6J34yeXi","properties":{"formattedCitation":"(10,11)","plainCitation":"(10,11)"},"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Pr="00D62049">
        <w:fldChar w:fldCharType="separate"/>
      </w:r>
      <w:r w:rsidRPr="00D62049">
        <w:t>(10,11)</w:t>
      </w:r>
      <w:r w:rsidRPr="00D62049">
        <w:fldChar w:fldCharType="end"/>
      </w:r>
      <w:r w:rsidRPr="00D62049">
        <w:t xml:space="preserve">, urban studies </w:t>
      </w:r>
      <w:r w:rsidRPr="00D62049">
        <w:fldChar w:fldCharType="begin"/>
      </w:r>
      <w:r w:rsidRPr="00D62049">
        <w:instrText xml:space="preserve"> ADDIN ZOTERO_ITEM CSL_CITATION {"citationID":"fOdkxkfD","properties":{"formattedCitation":"{\\rtf (12\\uc0\\u8211{}16)}","plainCitation":"(12–16)"},"citationItems":[{"id":30,"uris":["http://zotero.org/users/1098686/items/S8ABWQE9"],"uri":["http://zotero.org/users/1098686/items/S8ABWQE9"],"itemData":{"id":30,"type":"book","title":"Fractal Cities: A Geometry of Form and Function","publisher":"Academic Press","publisher-place":"London","edition":"1st editi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Pr="00D62049">
        <w:fldChar w:fldCharType="separate"/>
      </w:r>
      <w:r w:rsidRPr="00D62049">
        <w:t>(12–16)</w:t>
      </w:r>
      <w:r w:rsidRPr="00D62049">
        <w:fldChar w:fldCharType="end"/>
      </w:r>
      <w:r w:rsidRPr="00D62049">
        <w:t xml:space="preserve">, economics </w:t>
      </w:r>
      <w:r w:rsidRPr="00D62049">
        <w:fldChar w:fldCharType="begin"/>
      </w:r>
      <w:r w:rsidRPr="00D62049">
        <w:instrText xml:space="preserve"> ADDIN ZOTERO_ITEM CSL_CITATION {"citationID":"im6QfIsP","properties":{"formattedCitation":"{\\rtf (17\\uc0\\u8211{}21)}","plainCitation":"(17–21)"},"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Pr="00D62049">
        <w:fldChar w:fldCharType="separate"/>
      </w:r>
      <w:r w:rsidRPr="00D62049">
        <w:t>(17–21)</w:t>
      </w:r>
      <w:r w:rsidRPr="00D62049">
        <w:fldChar w:fldCharType="end"/>
      </w:r>
      <w:r w:rsidRPr="00D62049">
        <w:t xml:space="preserve">, architecture </w:t>
      </w:r>
      <w:r w:rsidRPr="00D62049">
        <w:fldChar w:fldCharType="begin"/>
      </w:r>
      <w:r w:rsidRPr="00D62049">
        <w:instrText xml:space="preserve"> ADDIN ZOTERO_ITEM CSL_CITATION {"citationID":"1759dsntae","properties":{"formattedCitation":"(22,23)","plainCitation":"(22,2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Pr="00D62049">
        <w:fldChar w:fldCharType="separate"/>
      </w:r>
      <w:r w:rsidRPr="00D62049">
        <w:t>(22,23)</w:t>
      </w:r>
      <w:r w:rsidRPr="00D62049">
        <w:fldChar w:fldCharType="end"/>
      </w:r>
      <w:r w:rsidRPr="00D62049">
        <w:t xml:space="preserve">, and </w:t>
      </w:r>
      <w:r w:rsidRPr="00D62049">
        <w:lastRenderedPageBreak/>
        <w:t xml:space="preserve">city planning </w:t>
      </w:r>
      <w:r w:rsidRPr="00D62049">
        <w:fldChar w:fldCharType="begin"/>
      </w:r>
      <w:r w:rsidRPr="00D62049">
        <w:instrText xml:space="preserve"> ADDIN ZOTERO_ITEM CSL_CITATION {"citationID":"2cg031tcrn","properties":{"formattedCitation":"{\\rtf (24\\uc0\\u8211{}27)}","plainCitation":"(24–27)"},"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Pr="00D62049">
        <w:fldChar w:fldCharType="separate"/>
      </w:r>
      <w:r w:rsidRPr="00D62049">
        <w:t>(24–27)</w:t>
      </w:r>
      <w:r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w:t>
      </w:r>
      <w:proofErr w:type="spellStart"/>
      <w:r w:rsidRPr="00D62049">
        <w:t>Poincaré</w:t>
      </w:r>
      <w:proofErr w:type="spellEnd"/>
      <w:r w:rsidRPr="00D62049">
        <w:t xml:space="preserve"> in the late 1800s – to discover and analyze the fascinating dynamics of nonlinearity </w:t>
      </w:r>
      <w:r w:rsidRPr="00D62049">
        <w:fldChar w:fldCharType="begin"/>
      </w:r>
      <w:r w:rsidRPr="00D62049">
        <w:instrText xml:space="preserve"> ADDIN ZOTERO_ITEM CSL_CITATION {"citationID":"UxcNkvBa","properties":{"formattedCitation":"(28,29)","plainCitation":"(28,29)"},"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Pr="00D62049">
        <w:fldChar w:fldCharType="separate"/>
      </w:r>
      <w:r w:rsidRPr="00D62049">
        <w:t>(28,29)</w:t>
      </w:r>
      <w:r w:rsidRPr="00D62049">
        <w:fldChar w:fldCharType="end"/>
      </w:r>
      <w:r w:rsidRPr="00D62049">
        <w:t xml:space="preserve">. Information visualization helps analysts detect and examine hidden structure in complex data sets </w:t>
      </w:r>
      <w:r w:rsidRPr="00D62049">
        <w:fldChar w:fldCharType="begin"/>
      </w:r>
      <w:r w:rsidRPr="00D62049">
        <w:instrText xml:space="preserve"> ADDIN ZOTERO_ITEM CSL_CITATION {"citationID":"19ilrm562k","properties":{"formattedCitation":"(30)","plainCitation":"(30)"},"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Pr="00D62049">
        <w:fldChar w:fldCharType="separate"/>
      </w:r>
      <w:r w:rsidRPr="00D62049">
        <w:t>(30)</w:t>
      </w:r>
      <w:r w:rsidRPr="00D62049">
        <w:fldChar w:fldCharType="end"/>
      </w:r>
      <w:r w:rsidRPr="00D62049">
        <w:t>. In particular, few fields have drawn as heavily from visualization as nonlinear dynamics and chaos have for their pivotal discoveries, from Lorenz</w:t>
      </w:r>
      <w:r w:rsidR="00E05270">
        <w:t>’</w:t>
      </w:r>
      <w:r w:rsidRPr="00D62049">
        <w:t xml:space="preserve">s first visualization of strange attractors </w:t>
      </w:r>
      <w:r w:rsidRPr="00D62049">
        <w:fldChar w:fldCharType="begin"/>
      </w:r>
      <w:r w:rsidRPr="00D62049">
        <w:instrText xml:space="preserve"> ADDIN ZOTERO_ITEM CSL_CITATION {"citationID":"1fpqefh9sc","properties":{"formattedCitation":"(31)","plainCitation":"(31)"},"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Pr="00D62049">
        <w:fldChar w:fldCharType="separate"/>
      </w:r>
      <w:r w:rsidRPr="00D62049">
        <w:t>(31)</w:t>
      </w:r>
      <w:r w:rsidRPr="00D62049">
        <w:fldChar w:fldCharType="end"/>
      </w:r>
      <w:r w:rsidRPr="00D62049">
        <w:t>, to May</w:t>
      </w:r>
      <w:r w:rsidR="00E05270">
        <w:t>’</w:t>
      </w:r>
      <w:r w:rsidRPr="00D62049">
        <w:t xml:space="preserve">s groundbreaking bifurcation diagrams </w:t>
      </w:r>
      <w:r w:rsidRPr="00D62049">
        <w:fldChar w:fldCharType="begin"/>
      </w:r>
      <w:r w:rsidRPr="00D62049">
        <w:instrText xml:space="preserve"> ADDIN ZOTERO_ITEM CSL_CITATION {"citationID":"2mg9fb8uha","properties":{"formattedCitation":"(32)","plainCitation":"(32)"},"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Pr="00D62049">
        <w:fldChar w:fldCharType="separate"/>
      </w:r>
      <w:r w:rsidRPr="00D62049">
        <w:t>(32)</w:t>
      </w:r>
      <w:r w:rsidRPr="00D62049">
        <w:fldChar w:fldCharType="end"/>
      </w:r>
      <w:r w:rsidRPr="00D62049">
        <w:t xml:space="preserve">, to phase diagrams for discerning higher-dimensional hidden structures in data </w:t>
      </w:r>
      <w:r w:rsidRPr="00D62049">
        <w:fldChar w:fldCharType="begin"/>
      </w:r>
      <w:r w:rsidRPr="00D62049">
        <w:instrText xml:space="preserve"> ADDIN ZOTERO_ITEM CSL_CITATION {"citationID":"2fmq9o36q8","properties":{"formattedCitation":"(33)","plainCitation":"(33)"},"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Pr="00D62049">
        <w:fldChar w:fldCharType="separate"/>
      </w:r>
      <w:r w:rsidRPr="00D62049">
        <w:t>(33)</w:t>
      </w:r>
      <w:r w:rsidRPr="00D62049">
        <w:fldChar w:fldCharType="end"/>
      </w:r>
      <w:r w:rsidRPr="00D62049">
        <w:t xml:space="preserve">. Such nonlinear analysis is particularly useful yet underutilized for exploring time series </w:t>
      </w:r>
      <w:r w:rsidRPr="00D62049">
        <w:fldChar w:fldCharType="begin"/>
      </w:r>
      <w:r w:rsidRPr="00D62049">
        <w:instrText xml:space="preserve"> ADDIN ZOTERO_ITEM CSL_CITATION {"citationID":"dhf6h7n07","properties":{"formattedCitation":"(34,35)","plainCitation":"(34,3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Pr="00D62049">
        <w:fldChar w:fldCharType="separate"/>
      </w:r>
      <w:r w:rsidRPr="00D62049">
        <w:t>(34,35)</w:t>
      </w:r>
      <w:r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w:t>
      </w:r>
      <w:r w:rsidR="000D5238" w:rsidRPr="00D62049">
        <w:lastRenderedPageBreak/>
        <w:t xml:space="preserve">increasingly studying these types of systems, some of the seminal concepts remain murky or loosely adopted in the theoretical literature </w:t>
      </w:r>
      <w:r w:rsidR="000D5238" w:rsidRPr="00D62049">
        <w:fldChar w:fldCharType="begin"/>
      </w:r>
      <w:r w:rsidR="000D5238" w:rsidRPr="00D62049">
        <w:instrText xml:space="preserve"> ADDIN ZOTERO_ITEM CSL_CITATION {"citationID":"1ig2mab78e","properties":{"formattedCitation":"(36)","plainCitation":"(3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0D5238" w:rsidRPr="00D62049">
        <w:fldChar w:fldCharType="separate"/>
      </w:r>
      <w:r w:rsidR="000D5238" w:rsidRPr="00D62049">
        <w:t>(36)</w:t>
      </w:r>
      <w:r w:rsidR="000D5238"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E05270">
        <w:t>’</w:t>
      </w:r>
      <w:r w:rsidR="000D5238" w:rsidRPr="00D62049">
        <w:t xml:space="preserve"> behavior.</w:t>
      </w:r>
      <w:r w:rsidR="000D5238">
        <w:t xml:space="preserve"> </w:t>
      </w:r>
      <w:r w:rsidR="000D5238" w:rsidRPr="00D62049">
        <w:t xml:space="preserve">Comparable tools usually must be developed from scratch or rely on expensive commercial software such as MATLAB </w:t>
      </w:r>
      <w:r w:rsidR="000D5238" w:rsidRPr="00D62049">
        <w:fldChar w:fldCharType="begin"/>
      </w:r>
      <w:r w:rsidR="000D5238" w:rsidRPr="00D62049">
        <w:instrText xml:space="preserve"> ADDIN ZOTERO_ITEM CSL_CITATION {"citationID":"7p92cn045","properties":{"formattedCitation":"(37)","plainCitation":"(37)"},"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0D5238" w:rsidRPr="00D62049">
        <w:fldChar w:fldCharType="separate"/>
      </w:r>
      <w:r w:rsidR="000D5238" w:rsidRPr="00D62049">
        <w:t>(37)</w:t>
      </w:r>
      <w:r w:rsidR="000D5238"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w:t>
      </w:r>
      <w:r w:rsidR="00F4624F">
        <w:lastRenderedPageBreak/>
        <w:t>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19" w:name="_Toc465957081"/>
      <w:r>
        <w:t>Background and Model</w:t>
      </w:r>
      <w:bookmarkEnd w:id="19"/>
    </w:p>
    <w:p w:rsidR="009110E0" w:rsidRPr="00D62049" w:rsidRDefault="009110E0" w:rsidP="00C33948">
      <w:r w:rsidRPr="00D62049">
        <w:t xml:space="preserve">Edward Lorenz, the father of chaos theory </w:t>
      </w:r>
      <w:r w:rsidRPr="00D62049">
        <w:fldChar w:fldCharType="begin"/>
      </w:r>
      <w:r w:rsidRPr="00D62049">
        <w:instrText xml:space="preserve"> ADDIN ZOTERO_ITEM CSL_CITATION {"citationID":"21plgbu17c","properties":{"formattedCitation":"(38)","plainCitation":"(38)"},"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Pr="00D62049">
        <w:fldChar w:fldCharType="separate"/>
      </w:r>
      <w:r w:rsidRPr="00D62049">
        <w:t>(38)</w:t>
      </w:r>
      <w:r w:rsidRPr="00D62049">
        <w:fldChar w:fldCharType="end"/>
      </w:r>
      <w:r w:rsidRPr="00D62049">
        <w:t xml:space="preserve">, once described chaos as “when the present determines the future, but the approximate present does not approximately determine the future” </w:t>
      </w:r>
      <w:r w:rsidRPr="00D62049">
        <w:fldChar w:fldCharType="begin"/>
      </w:r>
      <w:r w:rsidRPr="00D62049">
        <w:instrText xml:space="preserve"> ADDIN ZOTERO_ITEM CSL_CITATION {"citationID":"ppj927vep","properties":{"formattedCitation":"(39)","plainCitation":"(39)"},"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Pr="00D62049">
        <w:fldChar w:fldCharType="separate"/>
      </w:r>
      <w:r w:rsidRPr="00D62049">
        <w:t>(39)</w:t>
      </w:r>
      <w:r w:rsidRPr="00D62049">
        <w:fldChar w:fldCharType="end"/>
      </w:r>
      <w:r w:rsidRPr="00D62049">
        <w:t xml:space="preserve">. Lorenz first discovered chaos by accident while developing a simple mathematical model of atmospheric convection, using three ordinary differential equations </w:t>
      </w:r>
      <w:r w:rsidRPr="00D62049">
        <w:fldChar w:fldCharType="begin"/>
      </w:r>
      <w:r w:rsidRPr="00D62049">
        <w:instrText xml:space="preserve"> ADDIN ZOTERO_ITEM CSL_CITATION {"citationID":"jc8plbc3t","properties":{"formattedCitation":"(31)","plainCitation":"(31)"},"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Pr="00D62049">
        <w:fldChar w:fldCharType="separate"/>
      </w:r>
      <w:r w:rsidRPr="00D62049">
        <w:t>(31)</w:t>
      </w:r>
      <w:r w:rsidRPr="00D62049">
        <w:fldChar w:fldCharType="end"/>
      </w:r>
      <w:r w:rsidRPr="00D62049">
        <w:t xml:space="preserve">. He found that nearly indistinguishable initial conditions could produce completely divergent outcomes, rendering weather prediction impossible beyond a time horizon of about a fortnight </w:t>
      </w:r>
      <w:r w:rsidRPr="00D62049">
        <w:fldChar w:fldCharType="begin"/>
      </w:r>
      <w:r w:rsidRPr="00D62049">
        <w:instrText xml:space="preserve"> ADDIN ZOTERO_ITEM CSL_CITATION {"citationID":"1lj5qi918","properties":{"formattedCitation":"(40)","plainCitation":"(40)"},"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Pr="00D62049">
        <w:fldChar w:fldCharType="separate"/>
      </w:r>
      <w:r w:rsidRPr="00D62049">
        <w:t>(40)</w:t>
      </w:r>
      <w:r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E05270">
        <w:t>’</w:t>
      </w:r>
      <w:r w:rsidRPr="00D62049">
        <w:t xml:space="preserve">s carrying capacity </w:t>
      </w:r>
      <w:r w:rsidRPr="00D62049">
        <w:fldChar w:fldCharType="begin"/>
      </w:r>
      <w:r w:rsidRPr="00D62049">
        <w:instrText xml:space="preserve"> ADDIN ZOTERO_ITEM CSL_CITATION {"citationID":"28dqqtbpu8","properties":{"formattedCitation":"(41,42)","plainCitation":"(41,42)"},"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Pr="00D62049">
        <w:fldChar w:fldCharType="separate"/>
      </w:r>
      <w:r w:rsidRPr="00D62049">
        <w:t>(41,42)</w:t>
      </w:r>
      <w:r w:rsidRPr="00D62049">
        <w:fldChar w:fldCharType="end"/>
      </w:r>
      <w:r w:rsidRPr="00D62049">
        <w:t xml:space="preserve">. The logistic function uses a differential equation that treats time as continuous. The logistic map instead uses a difference equation to look at discrete time steps </w:t>
      </w:r>
      <w:r w:rsidRPr="00D62049">
        <w:fldChar w:fldCharType="begin"/>
      </w:r>
      <w:r w:rsidRPr="00D62049">
        <w:instrText xml:space="preserve"> ADDIN ZOTERO_ITEM CSL_CITATION {"citationID":"yvW2Pnfn","properties":{"formattedCitation":"(43,44)","plainCitation":"(43,4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Pr="00D62049">
        <w:fldChar w:fldCharType="separate"/>
      </w:r>
      <w:r w:rsidRPr="00D62049">
        <w:t>(43,44)</w:t>
      </w:r>
      <w:r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lastRenderedPageBreak/>
        <w:t>x</w:t>
      </w:r>
      <w:r w:rsidRPr="00D62049">
        <w:rPr>
          <w:i/>
          <w:vertAlign w:val="subscript"/>
        </w:rPr>
        <w:t>t</w:t>
      </w:r>
      <w:r w:rsidRPr="00D62049">
        <w:rPr>
          <w:vertAlign w:val="subscript"/>
        </w:rPr>
        <w:t>+1</w:t>
      </w:r>
      <w:r w:rsidRPr="00D62049">
        <w:t xml:space="preserve"> = </w:t>
      </w:r>
      <w:r w:rsidRPr="00D62049">
        <w:rPr>
          <w:i/>
        </w:rPr>
        <w:t xml:space="preserve">r </w:t>
      </w:r>
      <w:proofErr w:type="spellStart"/>
      <w:r w:rsidRPr="00D62049">
        <w:rPr>
          <w:i/>
        </w:rPr>
        <w:t>x</w:t>
      </w:r>
      <w:r w:rsidRPr="00D62049">
        <w:rPr>
          <w:i/>
          <w:vertAlign w:val="subscript"/>
        </w:rPr>
        <w:t>t</w:t>
      </w:r>
      <w:proofErr w:type="spellEnd"/>
      <w:r w:rsidRPr="00D62049">
        <w:rPr>
          <w:i/>
          <w:vertAlign w:val="subscript"/>
        </w:rPr>
        <w:t xml:space="preserve"> </w:t>
      </w:r>
      <w:r w:rsidRPr="00D62049">
        <w:t>(1–</w:t>
      </w:r>
      <w:proofErr w:type="spellStart"/>
      <w:r w:rsidRPr="00D62049">
        <w:rPr>
          <w:i/>
        </w:rPr>
        <w:t>x</w:t>
      </w:r>
      <w:r w:rsidRPr="00D62049">
        <w:rPr>
          <w:i/>
          <w:vertAlign w:val="subscript"/>
        </w:rPr>
        <w:t>t</w:t>
      </w:r>
      <w:proofErr w:type="spellEnd"/>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w:t>
      </w:r>
      <w:proofErr w:type="gramStart"/>
      <w:r w:rsidRPr="00D62049">
        <w:t>Thus</w:t>
      </w:r>
      <w:proofErr w:type="gramEnd"/>
      <w:r w:rsidRPr="00D62049">
        <w:t xml:space="preserve"> the population level at any given time is a function of the growth rate parameter and the previous time step</w:t>
      </w:r>
      <w:r w:rsidR="00E05270">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w:t>
      </w:r>
      <w:r w:rsidRPr="00D62049">
        <w:lastRenderedPageBreak/>
        <w:t xml:space="preserve">sense in the real world – if two parents produce two children, the overall population will neither grow nor shrink. </w:t>
      </w:r>
      <w:proofErr w:type="gramStart"/>
      <w:r w:rsidRPr="00D62049">
        <w:t>Thus</w:t>
      </w:r>
      <w:proofErr w:type="gramEnd"/>
      <w:r w:rsidRPr="00D62049">
        <w:t xml:space="preserve">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F9748C">
      <w:pPr>
        <w:pStyle w:val="Caption"/>
      </w:pPr>
      <w:bookmarkStart w:id="20" w:name="_Toc461814449"/>
      <w:r w:rsidRPr="00C03163">
        <w:t xml:space="preserve">Tabl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Pr="00C03163">
        <w:t>.</w:t>
      </w:r>
      <w:r w:rsidR="004B49D7">
        <w:fldChar w:fldCharType="begin"/>
      </w:r>
      <w:r w:rsidR="004B49D7">
        <w:instrText xml:space="preserve"> SEQ Table \* ARABIC \s 1 </w:instrText>
      </w:r>
      <w:r w:rsidR="004B49D7">
        <w:fldChar w:fldCharType="separate"/>
      </w:r>
      <w:r w:rsidR="00C96F78">
        <w:rPr>
          <w:noProof/>
        </w:rPr>
        <w:t>1</w:t>
      </w:r>
      <w:r w:rsidR="004B49D7">
        <w:rPr>
          <w:noProof/>
        </w:rPr>
        <w:fldChar w:fldCharType="end"/>
      </w:r>
      <w:r w:rsidRPr="00C03163">
        <w:t>. Population values produced by the logistic map with 7 growth rate parameter values over 20 generations.</w:t>
      </w:r>
      <w:bookmarkEnd w:id="20"/>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 xml:space="preserve">-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w:t>
      </w:r>
      <w:r w:rsidRPr="00D62049">
        <w:lastRenderedPageBreak/>
        <w:t>rate 3 seems to slowly converge toward a stable value, the yellow line for growth rate 3.5 just seems to repeatedly bounc</w:t>
      </w:r>
      <w:r>
        <w:t>e around four different values.</w:t>
      </w:r>
    </w:p>
    <w:p w:rsidR="00C03163" w:rsidRDefault="009110E0" w:rsidP="00F46A56">
      <w:pPr>
        <w:pStyle w:val="Figure"/>
      </w:pPr>
      <w:r w:rsidRPr="00F46A56">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F9748C">
      <w:pPr>
        <w:pStyle w:val="Caption"/>
      </w:pPr>
      <w:bookmarkStart w:id="21" w:name="_Toc461814436"/>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1</w:t>
      </w:r>
      <w:r w:rsidR="004B49D7">
        <w:rPr>
          <w:noProof/>
        </w:rPr>
        <w:fldChar w:fldCharType="end"/>
      </w:r>
      <w:r>
        <w:t xml:space="preserve">. </w:t>
      </w:r>
      <w:r w:rsidRPr="004359AE">
        <w:t>Time series graph of the logistic map with 7 growth rate parameter values over 20 generations.</w:t>
      </w:r>
      <w:bookmarkEnd w:id="21"/>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Pr="00D62049">
        <w:fldChar w:fldCharType="begin"/>
      </w:r>
      <w:r w:rsidRPr="00D62049">
        <w:instrText xml:space="preserve"> ADDIN ZOTERO_ITEM CSL_CITATION {"citationID":"10nst6iq8g","properties":{"formattedCitation":"(45,46)","plainCitation":"(45,46)"},"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Pr="00D62049">
        <w:fldChar w:fldCharType="separate"/>
      </w:r>
      <w:r w:rsidRPr="00D62049">
        <w:t>(45,46)</w:t>
      </w:r>
      <w:r w:rsidRPr="00D62049">
        <w:fldChar w:fldCharType="end"/>
      </w:r>
      <w:r w:rsidRPr="00D62049">
        <w:t xml:space="preserve">. It </w:t>
      </w:r>
      <w:r w:rsidRPr="00D62049">
        <w:lastRenderedPageBreak/>
        <w:t xml:space="preserve">never produces the same value twice and its structure is fractal, meaning the same patterns exist at every scale no matter how much we zoom into it </w:t>
      </w:r>
      <w:r w:rsidRPr="00D62049">
        <w:fldChar w:fldCharType="begin"/>
      </w:r>
      <w:r w:rsidRPr="00D62049">
        <w:instrText xml:space="preserve"> ADDIN ZOTERO_ITEM CSL_CITATION {"citationID":"2cv1vjf899","properties":{"formattedCitation":"(47)","plainCitation":"(4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Pr="00D62049">
        <w:fldChar w:fldCharType="separate"/>
      </w:r>
      <w:r w:rsidRPr="00D62049">
        <w:t>(47)</w:t>
      </w:r>
      <w:r w:rsidRPr="00D62049">
        <w:fldChar w:fldCharType="end"/>
      </w:r>
      <w:r w:rsidRPr="00D62049">
        <w:t>.</w:t>
      </w:r>
    </w:p>
    <w:p w:rsidR="006115C9" w:rsidRPr="00D62049" w:rsidRDefault="006115C9" w:rsidP="00C33948"/>
    <w:p w:rsidR="009110E0" w:rsidRPr="00D62049" w:rsidRDefault="007160BB" w:rsidP="00C33948">
      <w:pPr>
        <w:pStyle w:val="Heading2"/>
      </w:pPr>
      <w:bookmarkStart w:id="22" w:name="_Toc465957082"/>
      <w:r>
        <w:t xml:space="preserve">System </w:t>
      </w:r>
      <w:r w:rsidR="009110E0" w:rsidRPr="00D62049">
        <w:t>Bifurcations</w:t>
      </w:r>
      <w:bookmarkEnd w:id="22"/>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E05270">
        <w:t>’</w:t>
      </w:r>
      <w:r w:rsidRPr="00D62049">
        <w:t xml:space="preserve">s attractors as a function of some parameter </w:t>
      </w:r>
      <w:r w:rsidRPr="00D62049">
        <w:fldChar w:fldCharType="begin"/>
      </w:r>
      <w:r w:rsidRPr="00D62049">
        <w:instrText xml:space="preserve"> ADDIN ZOTERO_ITEM CSL_CITATION {"citationID":"r16u5lo3h","properties":{"formattedCitation":"(32,48,49)","plainCitation":"(32,48,49)"},"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Pr="00D62049">
        <w:fldChar w:fldCharType="separate"/>
      </w:r>
      <w:r w:rsidRPr="00D62049">
        <w:t>(32,48,49)</w:t>
      </w:r>
      <w:r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w:t>
      </w:r>
      <w:r w:rsidRPr="00D62049">
        <w:lastRenderedPageBreak/>
        <w:t xml:space="preserve">corresponds precisely to where the line for growth rate 2.5 settles in Figure </w:t>
      </w:r>
      <w:r>
        <w:t>2.</w:t>
      </w:r>
      <w:r w:rsidRPr="00D62049">
        <w:t>1</w:t>
      </w:r>
      <w:r w:rsidR="00E05270">
        <w:t>’</w:t>
      </w:r>
      <w:r w:rsidRPr="00D62049">
        <w:t xml:space="preserve">s time </w:t>
      </w:r>
      <w:r>
        <w:t>series graph</w:t>
      </w:r>
      <w:r w:rsidRPr="00D62049">
        <w:t>. At this parameter value, the system</w:t>
      </w:r>
      <w:r w:rsidR="00E05270">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F9748C">
      <w:pPr>
        <w:pStyle w:val="Caption"/>
      </w:pPr>
      <w:bookmarkStart w:id="23" w:name="_Toc461814437"/>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2</w:t>
      </w:r>
      <w:r w:rsidR="004B49D7">
        <w:rPr>
          <w:noProof/>
        </w:rPr>
        <w:fldChar w:fldCharType="end"/>
      </w:r>
      <w:r>
        <w:t xml:space="preserve">. </w:t>
      </w:r>
      <w:r w:rsidRPr="00835C63">
        <w:t>Bifurcation diagram of 100 generations of the logistic map for 1,000 growth rate parameter values between 0 and 4. The vertical slice above each growth rate depicts the system</w:t>
      </w:r>
      <w:r w:rsidR="00E05270">
        <w:t>’</w:t>
      </w:r>
      <w:r w:rsidRPr="00835C63">
        <w:t>s attractor at that rate.</w:t>
      </w:r>
      <w:bookmarkEnd w:id="23"/>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w:t>
      </w:r>
      <w:r w:rsidRPr="00D62049">
        <w:lastRenderedPageBreak/>
        <w:t xml:space="preserve">to the yellow line in Figure </w:t>
      </w:r>
      <w:r w:rsidR="007D42E0">
        <w:t>2.</w:t>
      </w:r>
      <w:r w:rsidRPr="00D62049">
        <w:t xml:space="preserve">1: when the growth rate parameter is set to 3.5, the 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7D42E0">
      <w:pPr>
        <w:pStyle w:val="Caption"/>
      </w:pPr>
      <w:bookmarkStart w:id="24" w:name="_Toc461814438"/>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3</w:t>
      </w:r>
      <w:r w:rsidR="004B49D7">
        <w:rPr>
          <w:noProof/>
        </w:rPr>
        <w:fldChar w:fldCharType="end"/>
      </w:r>
      <w:r>
        <w:t xml:space="preserve">. </w:t>
      </w:r>
      <w:r w:rsidRPr="00DA74BD">
        <w:t>Bifurcation diagram of 100 generations of the logistic map for 1,000 growth rate parameter values between 2.8 and 4. The vertical slice above each growth rate depicts the system</w:t>
      </w:r>
      <w:r w:rsidR="00E05270">
        <w:t>’</w:t>
      </w:r>
      <w:r w:rsidRPr="00DA74BD">
        <w:t>s attractor at that rate.</w:t>
      </w:r>
      <w:bookmarkEnd w:id="24"/>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7D42E0">
      <w:pPr>
        <w:pStyle w:val="Caption"/>
      </w:pPr>
      <w:bookmarkStart w:id="25" w:name="_Toc461814439"/>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4</w:t>
      </w:r>
      <w:r w:rsidR="004B49D7">
        <w:rPr>
          <w:noProof/>
        </w:rPr>
        <w:fldChar w:fldCharType="end"/>
      </w:r>
      <w:r>
        <w:t xml:space="preserve">. </w:t>
      </w:r>
      <w:r w:rsidRPr="0085305E">
        <w:t>Bifurcation diagram of 100 generations of the logistic map for 1,000 growth rate parameter values between 3.7 and 3.9. The system moves from order to chaos and back again as the growth rate is adjusted.</w:t>
      </w:r>
      <w:bookmarkEnd w:id="25"/>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Pr="00D62049">
        <w:fldChar w:fldCharType="begin"/>
      </w:r>
      <w:r w:rsidRPr="00D62049">
        <w:instrText xml:space="preserve"> ADDIN ZOTERO_ITEM CSL_CITATION {"citationID":"1e11t7tkcp","properties":{"formattedCitation":"(50)","plainCitation":"(50)"},"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Pr="00D62049">
        <w:fldChar w:fldCharType="separate"/>
      </w:r>
      <w:r w:rsidRPr="00D62049">
        <w:t>(50)</w:t>
      </w:r>
      <w:r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w:t>
      </w:r>
      <w:proofErr w:type="spellStart"/>
      <w:r w:rsidRPr="00D62049">
        <w:t>Feigenbaum</w:t>
      </w:r>
      <w:r w:rsidR="00E05270">
        <w:t>’</w:t>
      </w:r>
      <w:r w:rsidRPr="00D62049">
        <w:t>s</w:t>
      </w:r>
      <w:proofErr w:type="spellEnd"/>
      <w:r w:rsidRPr="00D62049">
        <w:t xml:space="preserve"> discovery that all systems that undergo this period-doubling path to chaos obey a mathematical constant </w:t>
      </w:r>
      <w:r w:rsidRPr="00D62049">
        <w:fldChar w:fldCharType="begin"/>
      </w:r>
      <w:r w:rsidRPr="00D62049">
        <w:instrText xml:space="preserve"> ADDIN ZOTERO_ITEM CSL_CITATION {"citationID":"qHk1KABI","properties":{"formattedCitation":"(51,52)","plainCitation":"(51,52)"},"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Pr="00D62049">
        <w:fldChar w:fldCharType="separate"/>
      </w:r>
      <w:r w:rsidRPr="00D62049">
        <w:t>(51,52)</w:t>
      </w:r>
      <w:r w:rsidRPr="00D62049">
        <w:fldChar w:fldCharType="end"/>
      </w:r>
      <w:r w:rsidRPr="00D62049">
        <w:t xml:space="preserve">: the distance between consecutive bifurcations along the horizontal axis shrinks by a factor that asymptotically approaches 4.669, now known as </w:t>
      </w:r>
      <w:proofErr w:type="spellStart"/>
      <w:r w:rsidRPr="00D62049">
        <w:rPr>
          <w:i/>
        </w:rPr>
        <w:t>Feigenbaum</w:t>
      </w:r>
      <w:r w:rsidR="00E05270">
        <w:rPr>
          <w:i/>
        </w:rPr>
        <w:t>’</w:t>
      </w:r>
      <w:r w:rsidRPr="00D62049">
        <w:rPr>
          <w:i/>
        </w:rPr>
        <w:t>s</w:t>
      </w:r>
      <w:proofErr w:type="spellEnd"/>
      <w:r w:rsidRPr="00D62049">
        <w:rPr>
          <w:i/>
        </w:rPr>
        <w:t xml:space="preserve"> constant</w:t>
      </w:r>
      <w:r w:rsidRPr="00D62049">
        <w:t xml:space="preserve"> </w:t>
      </w:r>
      <w:r w:rsidRPr="00D62049">
        <w:fldChar w:fldCharType="begin"/>
      </w:r>
      <w:r w:rsidRPr="00D62049">
        <w:instrText xml:space="preserve"> ADDIN ZOTERO_ITEM CSL_CITATION {"citationID":"1k10j11tvk","properties":{"formattedCitation":"(44)","plainCitation":"(4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Pr="00D62049">
        <w:fldChar w:fldCharType="separate"/>
      </w:r>
      <w:r w:rsidRPr="00D62049">
        <w:t>(44)</w:t>
      </w:r>
      <w:r w:rsidRPr="00D62049">
        <w:fldChar w:fldCharType="end"/>
      </w:r>
      <w:r w:rsidRPr="00D62049">
        <w:t>. Regardless of the system</w:t>
      </w:r>
      <w:r w:rsidR="00E05270">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26" w:name="_Toc465957083"/>
      <w:r w:rsidRPr="00D62049">
        <w:t>Fractals and Strange Attractors</w:t>
      </w:r>
      <w:bookmarkEnd w:id="26"/>
    </w:p>
    <w:p w:rsidR="009110E0" w:rsidRPr="00D62049" w:rsidRDefault="009110E0" w:rsidP="00C33948">
      <w:r w:rsidRPr="00D62049">
        <w:t xml:space="preserve">There is also a deep and universal connection between chaos and fractals </w:t>
      </w:r>
      <w:r w:rsidRPr="00D62049">
        <w:fldChar w:fldCharType="begin"/>
      </w:r>
      <w:r w:rsidRPr="00D62049">
        <w:instrText xml:space="preserve"> ADDIN ZOTERO_ITEM CSL_CITATION {"citationID":"enuq6f31i","properties":{"formattedCitation":"(37)","plainCitation":"(37)"},"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Pr="00D62049">
        <w:fldChar w:fldCharType="separate"/>
      </w:r>
      <w:r w:rsidRPr="00D62049">
        <w:t>(37)</w:t>
      </w:r>
      <w:r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Pr="00D62049">
        <w:fldChar w:fldCharType="begin"/>
      </w:r>
      <w:r w:rsidRPr="00D62049">
        <w:instrText xml:space="preserve"> ADDIN ZOTERO_ITEM CSL_CITATION {"citationID":"MUUEskbl","properties":{"formattedCitation":"{\\rtf (53\\uc0\\u8211{}55)}","plainCitation":"(53–55)"},"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Pr="00D62049">
        <w:fldChar w:fldCharType="separate"/>
      </w:r>
      <w:r w:rsidRPr="00D62049">
        <w:t>(53–55)</w:t>
      </w:r>
      <w:r w:rsidRPr="00D62049">
        <w:fldChar w:fldCharType="end"/>
      </w:r>
      <w:r w:rsidRPr="00D62049">
        <w:t xml:space="preserve">. Fractals are shapes that are self-similar, meaning they have the same structure at every scale </w:t>
      </w:r>
      <w:r w:rsidRPr="00D62049">
        <w:fldChar w:fldCharType="begin"/>
      </w:r>
      <w:r w:rsidRPr="00D62049">
        <w:instrText xml:space="preserve"> ADDIN ZOTERO_ITEM CSL_CITATION {"citationID":"SRGIzS7i","properties":{"formattedCitation":"{\\rtf (56\\uc0\\u8211{}58)}","plainCitation":"(56–58)"},"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Pr="00D62049">
        <w:fldChar w:fldCharType="separate"/>
      </w:r>
      <w:r w:rsidRPr="00D62049">
        <w:t>(56–58)</w:t>
      </w:r>
      <w:r w:rsidRPr="00D62049">
        <w:fldChar w:fldCharType="end"/>
      </w:r>
      <w:r w:rsidRPr="00D62049">
        <w:t xml:space="preserve">. As we zoom </w:t>
      </w:r>
      <w:r w:rsidRPr="00D62049">
        <w:lastRenderedPageBreak/>
        <w:t xml:space="preserve">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E05270">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F9748C">
      <w:pPr>
        <w:pStyle w:val="Caption"/>
      </w:pPr>
      <w:bookmarkStart w:id="27" w:name="_Toc461814440"/>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5</w:t>
      </w:r>
      <w:r w:rsidR="004B49D7">
        <w:rPr>
          <w:noProof/>
        </w:rPr>
        <w:fldChar w:fldCharType="end"/>
      </w:r>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E05270">
        <w:t>’</w:t>
      </w:r>
      <w:r w:rsidRPr="00DA5C6F">
        <w:t xml:space="preserve"> strange attractors are fra</w:t>
      </w:r>
      <w:r>
        <w:rPr>
          <w:noProof/>
        </w:rPr>
        <w:t>ctal.</w:t>
      </w:r>
      <w:bookmarkEnd w:id="27"/>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Pr="00D62049">
        <w:fldChar w:fldCharType="begin"/>
      </w:r>
      <w:r w:rsidRPr="00D62049">
        <w:instrText xml:space="preserve"> ADDIN ZOTERO_ITEM CSL_CITATION {"citationID":"aPK0jGzf","properties":{"formattedCitation":"(35)","plainCitation":"(3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Pr="00D62049">
        <w:fldChar w:fldCharType="separate"/>
      </w:r>
      <w:r w:rsidRPr="00D62049">
        <w:t>(35)</w:t>
      </w:r>
      <w:r w:rsidRPr="00D62049">
        <w:fldChar w:fldCharType="end"/>
      </w:r>
      <w:r w:rsidRPr="00D62049">
        <w:t>. Simply put, this plots the system</w:t>
      </w:r>
      <w:r w:rsidR="00E05270">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Pr="00D62049">
        <w:fldChar w:fldCharType="begin"/>
      </w:r>
      <w:r w:rsidRPr="00D62049">
        <w:instrText xml:space="preserve"> ADDIN ZOTERO_ITEM CSL_CITATION {"citationID":"2l1d1d53n6","properties":{"formattedCitation":"(59)","plainCitation":"(59)"},"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Pr="00D62049">
        <w:fldChar w:fldCharType="separate"/>
      </w:r>
      <w:r w:rsidRPr="00D62049">
        <w:t>(59)</w:t>
      </w:r>
      <w:r w:rsidRPr="00D62049">
        <w:fldChar w:fldCharType="end"/>
      </w:r>
      <w:r w:rsidRPr="00D62049">
        <w:t xml:space="preserve">, giving us another 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Pr="00D62049">
        <w:fldChar w:fldCharType="begin"/>
      </w:r>
      <w:r w:rsidRPr="00D62049">
        <w:instrText xml:space="preserve"> ADDIN ZOTERO_ITEM CSL_CITATION {"citationID":"aQTqhsxJ","properties":{"formattedCitation":"(33,60,61)","plainCitation":"(33,60,61)"},"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Pr="00D62049">
        <w:fldChar w:fldCharType="separate"/>
      </w:r>
      <w:r w:rsidRPr="00D62049">
        <w:t>(33,60,61)</w:t>
      </w:r>
      <w:r w:rsidRPr="00D62049">
        <w:fldChar w:fldCharType="end"/>
      </w:r>
      <w:r w:rsidRPr="00D62049">
        <w:t xml:space="preserve">. Each point in state space </w:t>
      </w:r>
      <w:r w:rsidRPr="00D62049">
        <w:lastRenderedPageBreak/>
        <w:t xml:space="preserve">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Pr="00D62049">
        <w:fldChar w:fldCharType="begin"/>
      </w:r>
      <w:r w:rsidRPr="00D62049">
        <w:instrText xml:space="preserve"> ADDIN ZOTERO_ITEM CSL_CITATION {"citationID":"hgvogqcfa","properties":{"formattedCitation":"(34)","plainCitation":"(34)"},"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Pr="00D62049">
        <w:fldChar w:fldCharType="separate"/>
      </w:r>
      <w:r w:rsidRPr="00D62049">
        <w:t>(34)</w:t>
      </w:r>
      <w:r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7D42E0">
      <w:pPr>
        <w:pStyle w:val="Caption"/>
      </w:pPr>
      <w:bookmarkStart w:id="28" w:name="_Toc461814441"/>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6</w:t>
      </w:r>
      <w:r w:rsidR="004B49D7">
        <w:rPr>
          <w:noProof/>
        </w:rPr>
        <w:fldChar w:fldCharType="end"/>
      </w:r>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28"/>
    </w:p>
    <w:p w:rsidR="009110E0" w:rsidRPr="00D62049" w:rsidRDefault="009110E0" w:rsidP="00C33948">
      <w:r w:rsidRPr="00D62049">
        <w:t xml:space="preserve">In our case, the two variables are 1) the population value at generation </w:t>
      </w:r>
      <w:r w:rsidRPr="00D62049">
        <w:rPr>
          <w:i/>
        </w:rPr>
        <w:t>t</w:t>
      </w:r>
      <w:r w:rsidRPr="00D62049">
        <w:t xml:space="preserve">, and 2) the value at </w:t>
      </w:r>
      <w:r w:rsidRPr="00D62049">
        <w:rPr>
          <w:i/>
        </w:rPr>
        <w:t>t</w:t>
      </w:r>
      <w:r w:rsidRPr="00D62049">
        <w:t xml:space="preserve">+1. For example, with a growth rate of 3.5, the population value at generation 1 is 0.5, the value at generation 2 is 0.875, the value at generation 3 is 0.383, and so forth (see Table 1). </w:t>
      </w:r>
      <w:proofErr w:type="gramStart"/>
      <w:r w:rsidRPr="00D62049">
        <w:t>Therefore</w:t>
      </w:r>
      <w:proofErr w:type="gramEnd"/>
      <w:r w:rsidRPr="00D62049">
        <w:t xml:space="preserve"> our two-dimensional phase diagram will have (</w:t>
      </w:r>
      <w:r w:rsidRPr="00D62049">
        <w:rPr>
          <w:i/>
        </w:rPr>
        <w:t>x</w:t>
      </w:r>
      <w:r w:rsidRPr="00D62049">
        <w:t xml:space="preserve">, </w:t>
      </w:r>
      <w:r w:rsidRPr="00D62049">
        <w:rPr>
          <w:i/>
        </w:rPr>
        <w:t>y</w:t>
      </w:r>
      <w:r w:rsidRPr="00D62049">
        <w:t xml:space="preserve">) </w:t>
      </w:r>
      <w:r w:rsidRPr="00D62049">
        <w:lastRenderedPageBreak/>
        <w:t xml:space="preserve">points at (0.5, 0.875) and (0.875, 0.383) and so on (Figure </w:t>
      </w:r>
      <w:r w:rsidR="007D42E0">
        <w:t>2.</w:t>
      </w:r>
      <w:r w:rsidRPr="00D62049">
        <w:t>6b). Remember that our model follows a simple deterministic rule, so if we know a certain generation</w:t>
      </w:r>
      <w:r w:rsidR="00E05270">
        <w:t>’</w:t>
      </w:r>
      <w:r w:rsidRPr="00D62049">
        <w:t>s population value, we can easily determine the next generation</w:t>
      </w:r>
      <w:r w:rsidR="00E05270">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w:t>
      </w:r>
      <w:r w:rsidRPr="00D62049">
        <w:lastRenderedPageBreak/>
        <w:t xml:space="preserve">regime. The phase diagram in Figure </w:t>
      </w:r>
      <w:r w:rsidR="00A871E1">
        <w:t>2.</w:t>
      </w:r>
      <w:r w:rsidRPr="00D62049">
        <w:t>7a reveals the system</w:t>
      </w:r>
      <w:r w:rsidR="00E05270">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7D42E0">
      <w:pPr>
        <w:pStyle w:val="Caption"/>
      </w:pPr>
      <w:bookmarkStart w:id="29" w:name="_Toc461814442"/>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7</w:t>
      </w:r>
      <w:r w:rsidR="004B49D7">
        <w:rPr>
          <w:noProof/>
        </w:rPr>
        <w:fldChar w:fldCharType="end"/>
      </w:r>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29"/>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w:t>
      </w:r>
      <w:r w:rsidRPr="00D62049">
        <w:lastRenderedPageBreak/>
        <w:t xml:space="preserve">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Pr="00D62049">
        <w:fldChar w:fldCharType="begin"/>
      </w:r>
      <w:r w:rsidRPr="00D62049">
        <w:instrText xml:space="preserve"> ADDIN ZOTERO_ITEM CSL_CITATION {"citationID":"1efm9hglqb","properties":{"formattedCitation":"(62)","plainCitation":"(62)"},"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Pr="00D62049">
        <w:fldChar w:fldCharType="separate"/>
      </w:r>
      <w:r w:rsidRPr="00D62049">
        <w:t>(62)</w:t>
      </w:r>
      <w:r w:rsidRPr="00D62049">
        <w:fldChar w:fldCharType="end"/>
      </w:r>
      <w:r w:rsidRPr="00D62049">
        <w:t xml:space="preserve">. Fractals are indeed strange. Rather than having a whole-number dimension such as two or three, they are characterized by a fractional (hence, fractal) dimension </w:t>
      </w:r>
      <w:r w:rsidRPr="00D62049">
        <w:fldChar w:fldCharType="begin"/>
      </w:r>
      <w:r w:rsidRPr="00D62049">
        <w:instrText xml:space="preserve"> ADDIN ZOTERO_ITEM CSL_CITATION {"citationID":"vr198tiep","properties":{"formattedCitation":"(55,61,63)","plainCitation":"(55,61,63)"},"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Pr="00D62049">
        <w:fldChar w:fldCharType="separate"/>
      </w:r>
      <w:r w:rsidRPr="00D62049">
        <w:t>(55,61,63)</w:t>
      </w:r>
      <w:r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one-dimensional maps, allowing us to analyze the long-term evolution of such systems under recursive iteration </w:t>
      </w:r>
      <w:r w:rsidRPr="00D62049">
        <w:fldChar w:fldCharType="begin"/>
      </w:r>
      <w:r w:rsidRPr="00D62049">
        <w:instrText xml:space="preserve"> ADDIN ZOTERO_ITEM CSL_CITATION {"citationID":"1v7agm9k84","properties":{"formattedCitation":"(37)","plainCitation":"(37)"},"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Pr="00D62049">
        <w:fldChar w:fldCharType="separate"/>
      </w:r>
      <w:r w:rsidRPr="00D62049">
        <w:t>(37)</w:t>
      </w:r>
      <w:r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lastRenderedPageBreak/>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7D42E0">
      <w:pPr>
        <w:pStyle w:val="Caption"/>
        <w:ind w:left="360"/>
      </w:pPr>
      <w:bookmarkStart w:id="30" w:name="_Toc461814443"/>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8</w:t>
      </w:r>
      <w:r w:rsidR="004B49D7">
        <w:rPr>
          <w:noProof/>
        </w:rPr>
        <w:fldChar w:fldCharType="end"/>
      </w:r>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E05270">
        <w:t>’</w:t>
      </w:r>
      <w:r w:rsidRPr="00D62049">
        <w:t>s trajectory over 100 generations.</w:t>
      </w:r>
      <w:bookmarkEnd w:id="30"/>
    </w:p>
    <w:p w:rsidR="009C68D3" w:rsidRDefault="009110E0" w:rsidP="007D42E0">
      <w:r w:rsidRPr="00D62049">
        <w:lastRenderedPageBreak/>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E05270">
        <w:t>’</w:t>
      </w:r>
      <w:r w:rsidRPr="00D62049">
        <w:t>s behavior in the chaotic regime at a growth rate of 3.9. The chaotic orbit fills the plot with rectangles – an 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31" w:name="_Toc465957084"/>
      <w:r w:rsidRPr="00D62049">
        <w:t>Chaos and Randomness</w:t>
      </w:r>
      <w:bookmarkEnd w:id="31"/>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Pr="00D62049">
        <w:fldChar w:fldCharType="begin"/>
      </w:r>
      <w:r w:rsidRPr="00D62049">
        <w:instrText xml:space="preserve"> ADDIN ZOTERO_ITEM CSL_CITATION {"citationID":"eo3q454m6","properties":{"formattedCitation":"(64)","plainCitation":"(64)"},"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Pr="00D62049">
        <w:fldChar w:fldCharType="separate"/>
      </w:r>
      <w:r w:rsidRPr="00D62049">
        <w:t>(64)</w:t>
      </w:r>
      <w:r w:rsidRPr="00D62049">
        <w:fldChar w:fldCharType="end"/>
      </w:r>
      <w:r w:rsidRPr="00D62049">
        <w:t xml:space="preserve">. Take the </w:t>
      </w:r>
      <w:proofErr w:type="gramStart"/>
      <w:r w:rsidRPr="00D62049">
        <w:t>two series</w:t>
      </w:r>
      <w:proofErr w:type="gramEnd"/>
      <w:r w:rsidRPr="00D62049">
        <w:t xml:space="preserve">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w:t>
      </w:r>
      <w:r w:rsidRPr="00D62049">
        <w:lastRenderedPageBreak/>
        <w:t xml:space="preserve">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7D42E0">
      <w:pPr>
        <w:pStyle w:val="Caption"/>
      </w:pPr>
      <w:bookmarkStart w:id="32" w:name="_Toc461814444"/>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9</w:t>
      </w:r>
      <w:r w:rsidR="004B49D7">
        <w:rPr>
          <w:noProof/>
        </w:rPr>
        <w:fldChar w:fldCharType="end"/>
      </w:r>
      <w:r>
        <w:t xml:space="preserve">. </w:t>
      </w:r>
      <w:r w:rsidRPr="00A6329C">
        <w:t xml:space="preserve">Plot of </w:t>
      </w:r>
      <w:proofErr w:type="gramStart"/>
      <w:r w:rsidRPr="00A6329C">
        <w:t>two time</w:t>
      </w:r>
      <w:proofErr w:type="gramEnd"/>
      <w:r w:rsidRPr="00A6329C">
        <w:t xml:space="preserve"> series, one deterministic/chaotic from the logistic map (blue), and one random (red).</w:t>
      </w:r>
      <w:bookmarkEnd w:id="32"/>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10b, it would look identical to the two-</w:t>
      </w:r>
      <w:r w:rsidRPr="00D62049">
        <w:lastRenderedPageBreak/>
        <w:t xml:space="preserve">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F9748C">
      <w:pPr>
        <w:pStyle w:val="Caption"/>
      </w:pPr>
      <w:bookmarkStart w:id="33" w:name="_Toc461814445"/>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10</w:t>
      </w:r>
      <w:r w:rsidR="004B49D7">
        <w:rPr>
          <w:noProof/>
        </w:rPr>
        <w:fldChar w:fldCharType="end"/>
      </w:r>
      <w:r>
        <w:t xml:space="preserve">. </w:t>
      </w:r>
      <w:r w:rsidRPr="00984E48">
        <w:t xml:space="preserve">Phase diagrams of the time series in Figure </w:t>
      </w:r>
      <w:r w:rsidR="00A871E1">
        <w:t>2.</w:t>
      </w:r>
      <w:r w:rsidRPr="00984E48">
        <w:t>9. 10B is a three-dimensional state space version of the two-dimensional 10A.</w:t>
      </w:r>
      <w:bookmarkEnd w:id="33"/>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F9748C">
      <w:pPr>
        <w:pStyle w:val="Caption"/>
      </w:pPr>
      <w:bookmarkStart w:id="34" w:name="_Toc461814446"/>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11</w:t>
      </w:r>
      <w:r w:rsidR="004B49D7">
        <w:rPr>
          <w:noProof/>
        </w:rPr>
        <w:fldChar w:fldCharType="end"/>
      </w:r>
      <w:r>
        <w:t xml:space="preserve">. </w:t>
      </w:r>
      <w:r w:rsidRPr="008727A7">
        <w:t>Two different viewing perspectives of a single three-dimensional phase diagram of the logistic map over 200 generations for 50 growth rate parameter values between 3.6 and 4, each with its own colored line.</w:t>
      </w:r>
      <w:bookmarkEnd w:id="34"/>
    </w:p>
    <w:p w:rsidR="009110E0" w:rsidRPr="00D62049" w:rsidRDefault="009110E0" w:rsidP="00C33948">
      <w:r w:rsidRPr="00D62049">
        <w:t>To press this further, we can use Pynamical to visualize the rest of the logistic map</w:t>
      </w:r>
      <w:r w:rsidR="00E05270">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E05270">
        <w:t>’</w:t>
      </w:r>
      <w:r w:rsidRPr="00D62049">
        <w:t xml:space="preserve">s behavior across the chaotic regime – information </w:t>
      </w:r>
      <w:r w:rsidRPr="00D62049">
        <w:lastRenderedPageBreak/>
        <w:t xml:space="preserve">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35" w:name="_Toc465957085"/>
      <w:r w:rsidRPr="00D62049">
        <w:t>The Butterfly Effect</w:t>
      </w:r>
      <w:bookmarkEnd w:id="35"/>
    </w:p>
    <w:p w:rsidR="009110E0" w:rsidRPr="00D62049" w:rsidRDefault="009110E0" w:rsidP="00C33948">
      <w:r w:rsidRPr="00D62049">
        <w:t xml:space="preserve">Attractors have a </w:t>
      </w:r>
      <w:r w:rsidRPr="00D62049">
        <w:rPr>
          <w:i/>
        </w:rPr>
        <w:t>basin of attraction</w:t>
      </w:r>
      <w:r w:rsidRPr="00D62049">
        <w:t>: a set of points that the system</w:t>
      </w:r>
      <w:r w:rsidR="00E05270">
        <w:t>’</w:t>
      </w:r>
      <w:r w:rsidRPr="00D62049">
        <w:t xml:space="preserve">s dynamics will pull into this attractor over time </w:t>
      </w:r>
      <w:r w:rsidRPr="00D62049">
        <w:fldChar w:fldCharType="begin"/>
      </w:r>
      <w:r w:rsidRPr="00D62049">
        <w:instrText xml:space="preserve"> ADDIN ZOTERO_ITEM CSL_CITATION {"citationID":"sgnj7k47t","properties":{"formattedCitation":"(65)","plainCitation":"(6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Pr="00D62049">
        <w:fldChar w:fldCharType="separate"/>
      </w:r>
      <w:r w:rsidRPr="00D62049">
        <w:t>(65)</w:t>
      </w:r>
      <w:r w:rsidRPr="00D62049">
        <w:fldChar w:fldCharType="end"/>
      </w:r>
      <w:r w:rsidRPr="00D62049">
        <w:t xml:space="preserve">. This is easily seen with a cobweb plot. Figure </w:t>
      </w:r>
      <w:r w:rsidR="00A871E1">
        <w:t>2.</w:t>
      </w:r>
      <w:r w:rsidRPr="00D62049">
        <w:t>12 shows how the logistic map</w:t>
      </w:r>
      <w:r w:rsidR="00E05270">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lastRenderedPageBreak/>
        <w:t>diverge</w:t>
      </w:r>
      <w:r w:rsidRPr="00D62049">
        <w:t xml:space="preserve"> over time without ever leaving the attractor</w:t>
      </w:r>
      <w:r w:rsidR="00E05270">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Pr="00D62049">
        <w:fldChar w:fldCharType="begin"/>
      </w:r>
      <w:r w:rsidRPr="00D62049">
        <w:instrText xml:space="preserve"> ADDIN ZOTERO_ITEM CSL_CITATION {"citationID":"g76YZPfx","properties":{"formattedCitation":"(66)","plainCitation":"(6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Pr="00D62049">
        <w:fldChar w:fldCharType="separate"/>
      </w:r>
      <w:r w:rsidRPr="00D62049">
        <w:t>(66)</w:t>
      </w:r>
      <w:r w:rsidRPr="00D62049">
        <w:fldChar w:fldCharType="end"/>
      </w:r>
      <w:r w:rsidRPr="00D62049">
        <w:t xml:space="preserve">, the calculation of which is described by Wolf et al </w:t>
      </w:r>
      <w:r w:rsidRPr="00D62049">
        <w:fldChar w:fldCharType="begin"/>
      </w:r>
      <w:r w:rsidRPr="00D62049">
        <w:instrText xml:space="preserve"> ADDIN ZOTERO_ITEM CSL_CITATION {"citationID":"0PFJe6Gs","properties":{"formattedCitation":"(67)","plainCitation":"(67)"},"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Pr="00D62049">
        <w:fldChar w:fldCharType="separate"/>
      </w:r>
      <w:r w:rsidRPr="00D62049">
        <w:t>(67)</w:t>
      </w:r>
      <w:r w:rsidRPr="00D62049">
        <w:fldChar w:fldCharType="end"/>
      </w:r>
      <w:r w:rsidRPr="00D62049">
        <w:t>. If the Lyapunov</w:t>
      </w:r>
      <w:r w:rsidR="00E05270">
        <w:t>’</w:t>
      </w:r>
      <w:r w:rsidRPr="00D62049">
        <w:t xml:space="preserve">s value is positive, then the two points move apart over time at an exponential rate. If the Lyapunov is negative, then these points converge exponentially quickly, such as toward a fixed point or limit cycle. Finally, the Lyapunov is zero when there is a bifurcation </w:t>
      </w:r>
      <w:r w:rsidRPr="00D62049">
        <w:fldChar w:fldCharType="begin"/>
      </w:r>
      <w:r w:rsidRPr="00D62049">
        <w:instrText xml:space="preserve"> ADDIN ZOTERO_ITEM CSL_CITATION {"citationID":"iq3enum18","properties":{"formattedCitation":"(68)","plainCitation":"(68)"},"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Pr="00D62049">
        <w:fldChar w:fldCharType="separate"/>
      </w:r>
      <w:r w:rsidRPr="00D62049">
        <w:t>(68)</w:t>
      </w:r>
      <w:r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Pr="00D62049">
        <w:fldChar w:fldCharType="begin"/>
      </w:r>
      <w:r w:rsidRPr="00D62049">
        <w:instrText xml:space="preserve"> ADDIN ZOTERO_ITEM CSL_CITATION {"citationID":"mkFimYYs","properties":{"formattedCitation":"{\\rtf (69\\uc0\\u8211{}71)}","plainCitation":"(69–71)"},"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Pr="00D62049">
        <w:fldChar w:fldCharType="separate"/>
      </w:r>
      <w:r w:rsidRPr="00D62049">
        <w:t>(69–71)</w:t>
      </w:r>
      <w:r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7D42E0">
      <w:pPr>
        <w:pStyle w:val="Caption"/>
      </w:pPr>
      <w:bookmarkStart w:id="36" w:name="_Toc461814447"/>
      <w:r w:rsidRPr="00BB7BF7">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12</w:t>
      </w:r>
      <w:r w:rsidR="004B49D7">
        <w:rPr>
          <w:noProof/>
        </w:rPr>
        <w:fldChar w:fldCharType="end"/>
      </w:r>
      <w:r w:rsidRPr="00BB7BF7">
        <w:t>. Cobweb plots of the logistic map pulling initial population values of 0.1 (A), 0.5 (B), and 0.9 (C) into the same fixed-point attractor over time. At this growth rate parameter value of 2.7, the Lyapunov is negative.</w:t>
      </w:r>
      <w:bookmarkEnd w:id="36"/>
    </w:p>
    <w:p w:rsidR="009110E0" w:rsidRDefault="009110E0" w:rsidP="00C33948">
      <w:r w:rsidRPr="00D62049">
        <w:lastRenderedPageBreak/>
        <w:t xml:space="preserve">This nonlinear divergence of </w:t>
      </w:r>
      <w:r w:rsidRPr="00D62049">
        <w:rPr>
          <w:i/>
        </w:rPr>
        <w:t>very</w:t>
      </w:r>
      <w:r w:rsidRPr="00D62049">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Pr="00D62049">
        <w:fldChar w:fldCharType="begin"/>
      </w:r>
      <w:r w:rsidRPr="00D62049">
        <w:instrText xml:space="preserve"> ADDIN ZOTERO_ITEM CSL_CITATION {"citationID":"b7rgnrqoq","properties":{"formattedCitation":"(39)","plainCitation":"(39)"},"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Pr="00D62049">
        <w:fldChar w:fldCharType="separate"/>
      </w:r>
      <w:r w:rsidRPr="00D62049">
        <w:t>(39)</w:t>
      </w:r>
      <w:r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7D42E0">
      <w:pPr>
        <w:pStyle w:val="Caption"/>
      </w:pPr>
      <w:bookmarkStart w:id="37" w:name="_Toc461814448"/>
      <w:r>
        <w:t xml:space="preserve">Figure </w:t>
      </w:r>
      <w:r w:rsidR="004B49D7">
        <w:fldChar w:fldCharType="begin"/>
      </w:r>
      <w:r w:rsidR="004B49D7">
        <w:instrText xml:space="preserve"> STYLEREF 1 \s </w:instrText>
      </w:r>
      <w:r w:rsidR="004B49D7">
        <w:fldChar w:fldCharType="separate"/>
      </w:r>
      <w:r w:rsidR="00C96F78">
        <w:rPr>
          <w:noProof/>
        </w:rPr>
        <w:t>2</w:t>
      </w:r>
      <w:r w:rsidR="004B49D7">
        <w:rPr>
          <w:noProof/>
        </w:rPr>
        <w:fldChar w:fldCharType="end"/>
      </w:r>
      <w:r w:rsidR="007439F1">
        <w:t>.</w:t>
      </w:r>
      <w:r w:rsidR="004B49D7">
        <w:fldChar w:fldCharType="begin"/>
      </w:r>
      <w:r w:rsidR="004B49D7">
        <w:instrText xml:space="preserve"> SEQ Figure \* ARABIC \s 1 </w:instrText>
      </w:r>
      <w:r w:rsidR="004B49D7">
        <w:fldChar w:fldCharType="separate"/>
      </w:r>
      <w:r w:rsidR="00C96F78">
        <w:rPr>
          <w:noProof/>
        </w:rPr>
        <w:t>13</w:t>
      </w:r>
      <w:r w:rsidR="004B49D7">
        <w:rPr>
          <w:noProof/>
        </w:rPr>
        <w:fldChar w:fldCharType="end"/>
      </w:r>
      <w:r>
        <w:t xml:space="preserve">. </w:t>
      </w:r>
      <w:r w:rsidRPr="00BD2822">
        <w:t xml:space="preserve">Plot of </w:t>
      </w:r>
      <w:proofErr w:type="gramStart"/>
      <w:r w:rsidRPr="00BD2822">
        <w:t>two time</w:t>
      </w:r>
      <w:proofErr w:type="gramEnd"/>
      <w:r w:rsidRPr="00BD2822">
        <w:t xml:space="preserv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37"/>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w:t>
      </w:r>
      <w:r w:rsidRPr="00D62049">
        <w:lastRenderedPageBreak/>
        <w:t xml:space="preserve">represents an initial population of 0.50001. These two initial conditions are </w:t>
      </w:r>
      <w:r w:rsidRPr="00D62049">
        <w:rPr>
          <w:iCs/>
        </w:rPr>
        <w:t>extremely</w:t>
      </w:r>
      <w:r w:rsidRPr="00D62049">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E05270">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9110E0" w:rsidP="00C33948">
      <w:pPr>
        <w:pStyle w:val="Heading2"/>
      </w:pPr>
      <w:bookmarkStart w:id="38" w:name="_Toc465957086"/>
      <w:r w:rsidRPr="00D62049">
        <w:lastRenderedPageBreak/>
        <w:t>Conclusion</w:t>
      </w:r>
      <w:bookmarkEnd w:id="38"/>
    </w:p>
    <w:p w:rsidR="005538FD" w:rsidRDefault="009110E0" w:rsidP="00C33948">
      <w:r w:rsidRPr="00D62049">
        <w:t xml:space="preserve">This </w:t>
      </w:r>
      <w:r w:rsidR="00085018" w:rsidRPr="00D62049">
        <w:t>chapter</w:t>
      </w:r>
      <w:r w:rsidRPr="00D62049">
        <w:t xml:space="preserve"> had </w:t>
      </w:r>
      <w:r w:rsidR="00D01D44">
        <w:t>two primary</w:t>
      </w:r>
      <w:r w:rsidRPr="00D62049">
        <w:t xml:space="preserve"> aims. First, it introduced the foundational concepts of nonlinear dynamics, chaos, fractals, self-similarity, and the limits of prediction</w:t>
      </w:r>
      <w:r w:rsidR="00D01D44">
        <w:t xml:space="preserve"> through </w:t>
      </w:r>
      <w:r w:rsidR="00D01D44" w:rsidRPr="00D62049">
        <w:t>several visualization methods to analyze and understand the behavior of nonlinear dynamical systems</w:t>
      </w:r>
      <w:r w:rsidRPr="00D62049">
        <w:t xml:space="preserve">. </w:t>
      </w:r>
      <w:r w:rsidR="00D01D44">
        <w:t>Second</w:t>
      </w:r>
      <w:r w:rsidRPr="00D62049">
        <w:t xml:space="preserve">, it </w:t>
      </w:r>
      <w:r w:rsidR="00D01D44">
        <w:t>presented</w:t>
      </w:r>
      <w:r w:rsidRPr="00D62049">
        <w:t xml:space="preserve"> Pynamical</w:t>
      </w:r>
      <w:r w:rsidR="00D01D44">
        <w:t>, a</w:t>
      </w:r>
      <w:r w:rsidRPr="00D62049">
        <w:t xml:space="preserve"> software package for visualizing the behavior of discrete nonlinear dynamical systems. This package </w:t>
      </w:r>
      <w:r w:rsidR="00D01D44">
        <w:t>provides</w:t>
      </w:r>
      <w:r w:rsidRPr="00D62049">
        <w:t xml:space="preserve"> a free, fast, simple, extensible tool to introduce and analyze nonlinear dynamical systems</w:t>
      </w:r>
      <w:r w:rsidR="00E05270">
        <w:t>’</w:t>
      </w:r>
      <w:r w:rsidRPr="00D62049">
        <w:t xml:space="preserve"> behavior </w:t>
      </w:r>
      <w:r w:rsidR="00D01D44">
        <w:t xml:space="preserve">visually – useful for research </w:t>
      </w:r>
      <w:r w:rsidRPr="00D62049">
        <w:t xml:space="preserve">and pedagogy. Nonlinear systems are extremely difficult to solve analytically because they cannot be broken down into constituent parts. </w:t>
      </w:r>
      <w:r w:rsidR="005538FD">
        <w:t>Instead, we used Pynamical to reveal</w:t>
      </w:r>
      <w:r w:rsidRPr="00D62049">
        <w:t xml:space="preserve"> hidden structure and patterns in time series whose underlying dynamics may not be well known. In particular, </w:t>
      </w:r>
      <w:r w:rsidR="005538FD">
        <w:t>it</w:t>
      </w:r>
      <w:r w:rsidRPr="00D62049">
        <w:t xml:space="preserve"> reveal</w:t>
      </w:r>
      <w:r w:rsidR="005538FD">
        <w:t>ed</w:t>
      </w:r>
      <w:r w:rsidRPr="00D62049">
        <w:t xml:space="preserve"> the qualitative behavior of nonlinear dynamical systems over time and in response to parameter variations.</w:t>
      </w:r>
    </w:p>
    <w:p w:rsidR="005538FD" w:rsidRDefault="009110E0" w:rsidP="00C33948">
      <w:r w:rsidRPr="00D62049">
        <w:t xml:space="preserve">This </w:t>
      </w:r>
      <w:r w:rsidR="00085018" w:rsidRPr="00D62049">
        <w:t>chapter</w:t>
      </w:r>
      <w:r w:rsidRPr="00D62049">
        <w:t xml:space="preserve">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w:t>
      </w:r>
      <w:r w:rsidRPr="00D62049">
        <w:lastRenderedPageBreak/>
        <w:t>space to create phase diagrams to visualize the system</w:t>
      </w:r>
      <w:r w:rsidR="00E05270">
        <w:t>’</w:t>
      </w:r>
      <w:r w:rsidRPr="00D62049">
        <w:t>s strange attractor and understand its constrained, deterministic dynamics. Finally, we explored the butterfly effect</w:t>
      </w:r>
      <w:r w:rsidR="00E05270">
        <w:t>’</w:t>
      </w:r>
      <w:r w:rsidRPr="00D62049">
        <w:t xml:space="preserve">s implications of nonlinearity on system sensitivity, as infinitesimal differences in initial conditions compounded over time until nearly identical systems had diverged drastically. </w:t>
      </w:r>
      <w:proofErr w:type="gramStart"/>
      <w:r w:rsidRPr="00D62049">
        <w:t>Thus</w:t>
      </w:r>
      <w:proofErr w:type="gramEnd"/>
      <w:r w:rsidRPr="00D62049">
        <w:t xml:space="preserve"> in many nonlinear systems, there are fundamental limits to knowledge and prediction.</w:t>
      </w:r>
    </w:p>
    <w:p w:rsidR="006115C9" w:rsidRPr="00D62049" w:rsidRDefault="009110E0" w:rsidP="00C33948">
      <w:r w:rsidRPr="00D62049">
        <w:t xml:space="preserve"> </w:t>
      </w:r>
      <w:r w:rsidR="005538FD" w:rsidRPr="005538FD">
        <w:t xml:space="preserve">During the 1990s, complexity theory grew out of chaos theory and largely supplanted it as an analytic frame for social systems. </w:t>
      </w:r>
      <w:r w:rsidR="00DB0FC5">
        <w:t>Although c</w:t>
      </w:r>
      <w:r w:rsidR="005538FD" w:rsidRPr="005538FD">
        <w:t>omplex</w:t>
      </w:r>
      <w:r w:rsidR="00DB0FC5">
        <w:t xml:space="preserve">ity draws on similar principles, it </w:t>
      </w:r>
      <w:r w:rsidR="0088641C">
        <w:t>emerges as</w:t>
      </w:r>
      <w:r w:rsidR="005538FD"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005538FD" w:rsidRPr="005538FD">
        <w:t>: complex systems have the ability to surprise through novelty and emergence.</w:t>
      </w:r>
      <w:r w:rsidR="005538FD">
        <w:t xml:space="preserve"> The following chapter unpacks these notions </w:t>
      </w:r>
      <w:r w:rsidR="00B657D3">
        <w:t xml:space="preserve">of </w:t>
      </w:r>
      <w:r w:rsidR="005538FD">
        <w:t xml:space="preserve">complexity, examines how they have been applied to the study of cities, and introduces complex </w:t>
      </w:r>
      <w:r w:rsidR="00B475CF">
        <w:t xml:space="preserve">spatial </w:t>
      </w:r>
      <w:r w:rsidR="005538FD">
        <w:t>network analysis.</w:t>
      </w:r>
    </w:p>
    <w:p w:rsidR="006115C9" w:rsidRPr="00D62049" w:rsidRDefault="006115C9" w:rsidP="00C33948"/>
    <w:p w:rsidR="009110E0" w:rsidRPr="00D62049" w:rsidRDefault="009110E0" w:rsidP="00C33948">
      <w:pPr>
        <w:pStyle w:val="Heading2"/>
      </w:pPr>
      <w:bookmarkStart w:id="39" w:name="_Toc465957087"/>
      <w:r w:rsidRPr="00D62049">
        <w:t>References</w:t>
      </w:r>
      <w:bookmarkEnd w:id="39"/>
    </w:p>
    <w:p w:rsidR="006115C9" w:rsidRPr="00D62049" w:rsidRDefault="006115C9" w:rsidP="00C33948"/>
    <w:p w:rsidR="009110E0" w:rsidRPr="00D62049" w:rsidRDefault="009110E0" w:rsidP="00C33948">
      <w:pPr>
        <w:pStyle w:val="Bibliography"/>
      </w:pPr>
      <w:r w:rsidRPr="00D62049">
        <w:lastRenderedPageBreak/>
        <w:fldChar w:fldCharType="begin"/>
      </w:r>
      <w:r w:rsidRPr="00D62049">
        <w:instrText xml:space="preserve"> ADDIN ZOTERO_BIBL {"custom":[]} CSL_BIBLIOGRAPHY </w:instrText>
      </w:r>
      <w:r w:rsidRPr="00D62049">
        <w:fldChar w:fldCharType="separate"/>
      </w:r>
      <w:r w:rsidRPr="00D62049">
        <w:t xml:space="preserve">1. </w:t>
      </w:r>
      <w:r w:rsidRPr="00D62049">
        <w:tab/>
        <w:t xml:space="preserve">Hastings A, </w:t>
      </w:r>
      <w:proofErr w:type="spellStart"/>
      <w:r w:rsidRPr="00D62049">
        <w:t>Hom</w:t>
      </w:r>
      <w:proofErr w:type="spellEnd"/>
      <w:r w:rsidRPr="00D62049">
        <w:t xml:space="preserve"> CL, </w:t>
      </w:r>
      <w:proofErr w:type="spellStart"/>
      <w:r w:rsidRPr="00D62049">
        <w:t>Ellner</w:t>
      </w:r>
      <w:proofErr w:type="spellEnd"/>
      <w:r w:rsidRPr="00D62049">
        <w:t xml:space="preserve"> S, </w:t>
      </w:r>
      <w:proofErr w:type="spellStart"/>
      <w:r w:rsidRPr="00D62049">
        <w:t>Turchin</w:t>
      </w:r>
      <w:proofErr w:type="spellEnd"/>
      <w:r w:rsidRPr="00D62049">
        <w:t xml:space="preserve"> P, </w:t>
      </w:r>
      <w:proofErr w:type="spellStart"/>
      <w:r w:rsidRPr="00D62049">
        <w:t>Godfray</w:t>
      </w:r>
      <w:proofErr w:type="spellEnd"/>
      <w:r w:rsidRPr="00D62049">
        <w:t xml:space="preserve"> HCJ. Chaos in Ecology: Is Mother Nature a Strange Attractor? </w:t>
      </w:r>
      <w:proofErr w:type="spellStart"/>
      <w:r w:rsidRPr="00D62049">
        <w:rPr>
          <w:i/>
        </w:rPr>
        <w:t>Annu</w:t>
      </w:r>
      <w:proofErr w:type="spellEnd"/>
      <w:r w:rsidRPr="00D62049">
        <w:rPr>
          <w:i/>
        </w:rPr>
        <w:t xml:space="preserve"> Rev </w:t>
      </w:r>
      <w:proofErr w:type="spellStart"/>
      <w:r w:rsidRPr="00D62049">
        <w:rPr>
          <w:i/>
        </w:rPr>
        <w:t>Ecol</w:t>
      </w:r>
      <w:proofErr w:type="spellEnd"/>
      <w:r w:rsidRPr="00D62049">
        <w:rPr>
          <w:i/>
        </w:rPr>
        <w:t xml:space="preserve"> Syst</w:t>
      </w:r>
      <w:r w:rsidRPr="00D62049">
        <w:t xml:space="preserve">. </w:t>
      </w:r>
      <w:proofErr w:type="gramStart"/>
      <w:r w:rsidRPr="00D62049">
        <w:t>1993;24:1</w:t>
      </w:r>
      <w:proofErr w:type="gramEnd"/>
      <w:r w:rsidRPr="00D62049">
        <w:t xml:space="preserve">–33. </w:t>
      </w:r>
    </w:p>
    <w:p w:rsidR="009110E0" w:rsidRPr="00D62049" w:rsidRDefault="009110E0" w:rsidP="00C33948">
      <w:pPr>
        <w:pStyle w:val="Bibliography"/>
      </w:pPr>
      <w:r w:rsidRPr="00D62049">
        <w:t xml:space="preserve">2. </w:t>
      </w:r>
      <w:r w:rsidRPr="00D62049">
        <w:tab/>
      </w:r>
      <w:proofErr w:type="spellStart"/>
      <w:r w:rsidRPr="00D62049">
        <w:t>Rickles</w:t>
      </w:r>
      <w:proofErr w:type="spellEnd"/>
      <w:r w:rsidRPr="00D62049">
        <w:t xml:space="preserve"> D, </w:t>
      </w:r>
      <w:proofErr w:type="spellStart"/>
      <w:r w:rsidRPr="00D62049">
        <w:t>Hawe</w:t>
      </w:r>
      <w:proofErr w:type="spellEnd"/>
      <w:r w:rsidRPr="00D62049">
        <w:t xml:space="preserve"> P, </w:t>
      </w:r>
      <w:proofErr w:type="spellStart"/>
      <w:r w:rsidRPr="00D62049">
        <w:t>Shiell</w:t>
      </w:r>
      <w:proofErr w:type="spellEnd"/>
      <w:r w:rsidRPr="00D62049">
        <w:t xml:space="preserve"> A. A Simple Guide to Chaos and Complexity. </w:t>
      </w:r>
      <w:r w:rsidRPr="00D62049">
        <w:rPr>
          <w:i/>
        </w:rPr>
        <w:t xml:space="preserve">J </w:t>
      </w:r>
      <w:proofErr w:type="spellStart"/>
      <w:r w:rsidRPr="00D62049">
        <w:rPr>
          <w:i/>
        </w:rPr>
        <w:t>Epidemiol</w:t>
      </w:r>
      <w:proofErr w:type="spellEnd"/>
      <w:r w:rsidRPr="00D62049">
        <w:rPr>
          <w:i/>
        </w:rPr>
        <w:t xml:space="preserve"> Community Health</w:t>
      </w:r>
      <w:r w:rsidRPr="00D62049">
        <w:t xml:space="preserve">. 2007 Nov 1;61(11):933–7. </w:t>
      </w:r>
    </w:p>
    <w:p w:rsidR="009110E0" w:rsidRPr="00D62049" w:rsidRDefault="009110E0" w:rsidP="00C33948">
      <w:pPr>
        <w:pStyle w:val="Bibliography"/>
      </w:pPr>
      <w:r w:rsidRPr="00D62049">
        <w:t xml:space="preserve">3. </w:t>
      </w:r>
      <w:r w:rsidRPr="00D62049">
        <w:tab/>
      </w:r>
      <w:proofErr w:type="spellStart"/>
      <w:r w:rsidRPr="00D62049">
        <w:t>Suetani</w:t>
      </w:r>
      <w:proofErr w:type="spellEnd"/>
      <w:r w:rsidRPr="00D62049">
        <w:t xml:space="preserve"> H, </w:t>
      </w:r>
      <w:proofErr w:type="spellStart"/>
      <w:r w:rsidRPr="00D62049">
        <w:t>Soejima</w:t>
      </w:r>
      <w:proofErr w:type="spellEnd"/>
      <w:r w:rsidRPr="00D62049">
        <w:t xml:space="preserve"> K, Matsuoka R, </w:t>
      </w:r>
      <w:proofErr w:type="spellStart"/>
      <w:r w:rsidRPr="00D62049">
        <w:t>Parlitz</w:t>
      </w:r>
      <w:proofErr w:type="spellEnd"/>
      <w:r w:rsidRPr="00D62049">
        <w:t xml:space="preserve"> U, </w:t>
      </w:r>
      <w:proofErr w:type="spellStart"/>
      <w:r w:rsidRPr="00D62049">
        <w:t>Hata</w:t>
      </w:r>
      <w:proofErr w:type="spellEnd"/>
      <w:r w:rsidRPr="00D62049">
        <w:t xml:space="preserve"> H. Manifold Learning Approach for Chaos in the Dripping Faucet. </w:t>
      </w:r>
      <w:r w:rsidRPr="00D62049">
        <w:rPr>
          <w:i/>
        </w:rPr>
        <w:t>Phys Rev E</w:t>
      </w:r>
      <w:r w:rsidRPr="00D62049">
        <w:t xml:space="preserve">. 2012 Sep 17;86(3). </w:t>
      </w:r>
    </w:p>
    <w:p w:rsidR="009110E0" w:rsidRPr="00D62049" w:rsidRDefault="009110E0" w:rsidP="00C33948">
      <w:pPr>
        <w:pStyle w:val="Bibliography"/>
      </w:pPr>
      <w:r w:rsidRPr="00D62049">
        <w:t xml:space="preserve">4. </w:t>
      </w:r>
      <w:r w:rsidRPr="00D62049">
        <w:tab/>
        <w:t xml:space="preserve">Singh SL, Mishra SN, </w:t>
      </w:r>
      <w:proofErr w:type="spellStart"/>
      <w:r w:rsidRPr="00D62049">
        <w:t>Sinkala</w:t>
      </w:r>
      <w:proofErr w:type="spellEnd"/>
      <w:r w:rsidRPr="00D62049">
        <w:t xml:space="preserve"> W. A New Iterative Approach to Fractal Models. </w:t>
      </w:r>
      <w:proofErr w:type="spellStart"/>
      <w:r w:rsidRPr="00D62049">
        <w:rPr>
          <w:i/>
        </w:rPr>
        <w:t>Commun</w:t>
      </w:r>
      <w:proofErr w:type="spellEnd"/>
      <w:r w:rsidRPr="00D62049">
        <w:rPr>
          <w:i/>
        </w:rPr>
        <w:t xml:space="preserve"> Nonlinear Sci </w:t>
      </w:r>
      <w:proofErr w:type="spellStart"/>
      <w:r w:rsidRPr="00D62049">
        <w:rPr>
          <w:i/>
        </w:rPr>
        <w:t>Numer</w:t>
      </w:r>
      <w:proofErr w:type="spellEnd"/>
      <w:r w:rsidRPr="00D62049">
        <w:rPr>
          <w:i/>
        </w:rPr>
        <w:t xml:space="preserve"> Simul</w:t>
      </w:r>
      <w:r w:rsidRPr="00D62049">
        <w:t xml:space="preserve">. 2012 Feb;17(2):521–9. </w:t>
      </w:r>
    </w:p>
    <w:p w:rsidR="009110E0" w:rsidRPr="00D62049" w:rsidRDefault="009110E0" w:rsidP="00C33948">
      <w:pPr>
        <w:pStyle w:val="Bibliography"/>
      </w:pPr>
      <w:r w:rsidRPr="00D62049">
        <w:t xml:space="preserve">5. </w:t>
      </w:r>
      <w:r w:rsidRPr="00D62049">
        <w:tab/>
        <w:t xml:space="preserve">Hoshi RA, </w:t>
      </w:r>
      <w:proofErr w:type="spellStart"/>
      <w:r w:rsidRPr="00D62049">
        <w:t>Pastre</w:t>
      </w:r>
      <w:proofErr w:type="spellEnd"/>
      <w:r w:rsidRPr="00D62049">
        <w:t xml:space="preserve"> CM, </w:t>
      </w:r>
      <w:proofErr w:type="spellStart"/>
      <w:r w:rsidRPr="00D62049">
        <w:t>Vanderlei</w:t>
      </w:r>
      <w:proofErr w:type="spellEnd"/>
      <w:r w:rsidRPr="00D62049">
        <w:t xml:space="preserve"> LCM, Godoy MF. </w:t>
      </w:r>
      <w:proofErr w:type="spellStart"/>
      <w:r w:rsidRPr="00D62049">
        <w:t>Poincaré</w:t>
      </w:r>
      <w:proofErr w:type="spellEnd"/>
      <w:r w:rsidRPr="00D62049">
        <w:t xml:space="preserve"> Plot Indexes of Heart Rate Variability: Relationships with Other Nonlinear Variables. </w:t>
      </w:r>
      <w:proofErr w:type="spellStart"/>
      <w:r w:rsidRPr="00D62049">
        <w:rPr>
          <w:i/>
        </w:rPr>
        <w:t>Auton</w:t>
      </w:r>
      <w:proofErr w:type="spellEnd"/>
      <w:r w:rsidRPr="00D62049">
        <w:rPr>
          <w:i/>
        </w:rPr>
        <w:t xml:space="preserve"> </w:t>
      </w:r>
      <w:proofErr w:type="spellStart"/>
      <w:r w:rsidRPr="00D62049">
        <w:rPr>
          <w:i/>
        </w:rPr>
        <w:t>Neurosci</w:t>
      </w:r>
      <w:proofErr w:type="spellEnd"/>
      <w:r w:rsidRPr="00D62049">
        <w:t xml:space="preserve">. 2013 Oct;177(2):271–4. </w:t>
      </w:r>
    </w:p>
    <w:p w:rsidR="009110E0" w:rsidRPr="00D62049" w:rsidRDefault="009110E0" w:rsidP="00C33948">
      <w:pPr>
        <w:pStyle w:val="Bibliography"/>
      </w:pPr>
      <w:r w:rsidRPr="00D62049">
        <w:t xml:space="preserve">6. </w:t>
      </w:r>
      <w:r w:rsidRPr="00D62049">
        <w:tab/>
      </w:r>
      <w:proofErr w:type="spellStart"/>
      <w:r w:rsidRPr="00D62049">
        <w:t>Babbs</w:t>
      </w:r>
      <w:proofErr w:type="spellEnd"/>
      <w:r w:rsidRPr="00D62049">
        <w:t xml:space="preserve"> CF. Initiation of Ventricular Fibrillation by a Single Ectopic Beat in Three Dimensional Numerical Models of Ischemic Heart Disease: Abrupt Transition to Chaos. </w:t>
      </w:r>
      <w:r w:rsidRPr="00D62049">
        <w:rPr>
          <w:i/>
        </w:rPr>
        <w:t xml:space="preserve">J </w:t>
      </w:r>
      <w:proofErr w:type="spellStart"/>
      <w:r w:rsidRPr="00D62049">
        <w:rPr>
          <w:i/>
        </w:rPr>
        <w:t>Clin</w:t>
      </w:r>
      <w:proofErr w:type="spellEnd"/>
      <w:r w:rsidRPr="00D62049">
        <w:rPr>
          <w:i/>
        </w:rPr>
        <w:t xml:space="preserve"> </w:t>
      </w:r>
      <w:proofErr w:type="spellStart"/>
      <w:r w:rsidRPr="00D62049">
        <w:rPr>
          <w:i/>
        </w:rPr>
        <w:t>Exp</w:t>
      </w:r>
      <w:proofErr w:type="spellEnd"/>
      <w:r w:rsidRPr="00D62049">
        <w:rPr>
          <w:i/>
        </w:rPr>
        <w:t xml:space="preserve"> </w:t>
      </w:r>
      <w:proofErr w:type="spellStart"/>
      <w:r w:rsidRPr="00D62049">
        <w:rPr>
          <w:i/>
        </w:rPr>
        <w:t>Cardiol</w:t>
      </w:r>
      <w:proofErr w:type="spellEnd"/>
      <w:r w:rsidRPr="00D62049">
        <w:t xml:space="preserve">. 2014;05(10):2–11. </w:t>
      </w:r>
    </w:p>
    <w:p w:rsidR="009110E0" w:rsidRPr="00D62049" w:rsidRDefault="009110E0" w:rsidP="00C33948">
      <w:pPr>
        <w:pStyle w:val="Bibliography"/>
      </w:pPr>
      <w:r w:rsidRPr="00D62049">
        <w:t xml:space="preserve">7. </w:t>
      </w:r>
      <w:r w:rsidRPr="00D62049">
        <w:tab/>
        <w:t xml:space="preserve">Glass L. Introduction to Controversial Topics in Nonlinear Science: Is the Normal Heart Rate Chaotic? </w:t>
      </w:r>
      <w:r w:rsidRPr="00D62049">
        <w:rPr>
          <w:i/>
        </w:rPr>
        <w:t>Chaos</w:t>
      </w:r>
      <w:r w:rsidRPr="00D62049">
        <w:t xml:space="preserve">. 2009;19(2):028501. </w:t>
      </w:r>
    </w:p>
    <w:p w:rsidR="009110E0" w:rsidRPr="00D62049" w:rsidRDefault="009110E0" w:rsidP="00C33948">
      <w:pPr>
        <w:pStyle w:val="Bibliography"/>
      </w:pPr>
      <w:r w:rsidRPr="00D62049">
        <w:lastRenderedPageBreak/>
        <w:t xml:space="preserve">8. </w:t>
      </w:r>
      <w:r w:rsidRPr="00D62049">
        <w:tab/>
        <w:t xml:space="preserve">Hong Z, Dong J. Chaos Theory and Its Application in Modern Cryptography. In Taiyuan, China; 2010. p. 332–4. </w:t>
      </w:r>
    </w:p>
    <w:p w:rsidR="009110E0" w:rsidRPr="00D62049" w:rsidRDefault="009110E0" w:rsidP="00C33948">
      <w:pPr>
        <w:pStyle w:val="Bibliography"/>
      </w:pPr>
      <w:r w:rsidRPr="00D62049">
        <w:t xml:space="preserve">9. </w:t>
      </w:r>
      <w:r w:rsidRPr="00D62049">
        <w:tab/>
      </w:r>
      <w:proofErr w:type="spellStart"/>
      <w:r w:rsidRPr="00D62049">
        <w:t>Makris</w:t>
      </w:r>
      <w:proofErr w:type="spellEnd"/>
      <w:r w:rsidRPr="00D62049">
        <w:t xml:space="preserve"> G, Antoniou I. Cryptography with Chaos. In: </w:t>
      </w:r>
      <w:r w:rsidRPr="00D62049">
        <w:rPr>
          <w:i/>
        </w:rPr>
        <w:t>Proceedings of the 5th Chaotic Modeling and Simulation International Conference</w:t>
      </w:r>
      <w:r w:rsidRPr="00D62049">
        <w:t xml:space="preserve">. Athens, Greece; 2012. p. 309–18. </w:t>
      </w:r>
    </w:p>
    <w:p w:rsidR="009110E0" w:rsidRPr="00D62049" w:rsidRDefault="009110E0" w:rsidP="00C33948">
      <w:pPr>
        <w:pStyle w:val="Bibliography"/>
      </w:pPr>
      <w:r w:rsidRPr="00D62049">
        <w:t xml:space="preserve">10. </w:t>
      </w:r>
      <w:r w:rsidRPr="00D62049">
        <w:tab/>
      </w:r>
      <w:proofErr w:type="spellStart"/>
      <w:r w:rsidRPr="00D62049">
        <w:t>Guastello</w:t>
      </w:r>
      <w:proofErr w:type="spellEnd"/>
      <w:r w:rsidRPr="00D62049">
        <w:t xml:space="preserve"> SJ. Chaos, Catastrophe, and Human Affairs: Applications of Nonlinear Dynamics to Work, Organizations, and Social Evolution. New York: Psychology Press; 2013. </w:t>
      </w:r>
    </w:p>
    <w:p w:rsidR="009110E0" w:rsidRPr="00D62049" w:rsidRDefault="009110E0" w:rsidP="00C33948">
      <w:pPr>
        <w:pStyle w:val="Bibliography"/>
      </w:pPr>
      <w:r w:rsidRPr="00D62049">
        <w:t xml:space="preserve">11. </w:t>
      </w:r>
      <w:r w:rsidRPr="00D62049">
        <w:tab/>
        <w:t xml:space="preserve">Richards D. From Individuals to Groups: The Aggregation of Votes and Chaotic Dynamics. In: Kiel LD, Elliott E, editors. </w:t>
      </w:r>
      <w:r w:rsidRPr="00D62049">
        <w:rPr>
          <w:i/>
        </w:rPr>
        <w:t>Chaos Theory in the Social Sciences</w:t>
      </w:r>
      <w:r w:rsidRPr="00D62049">
        <w:t xml:space="preserve">. Ann Arbor: University of Michigan Press; 1996. p. 89–116. </w:t>
      </w:r>
    </w:p>
    <w:p w:rsidR="009110E0" w:rsidRPr="00D62049" w:rsidRDefault="009110E0" w:rsidP="00C33948">
      <w:pPr>
        <w:pStyle w:val="Bibliography"/>
      </w:pPr>
      <w:r w:rsidRPr="00D62049">
        <w:t xml:space="preserve">12. </w:t>
      </w:r>
      <w:r w:rsidRPr="00D62049">
        <w:tab/>
        <w:t xml:space="preserve">Batty M, Longley P. </w:t>
      </w:r>
      <w:r w:rsidRPr="00D62049">
        <w:rPr>
          <w:i/>
        </w:rPr>
        <w:t>Fractal Cities: A Geometry of Form and Function</w:t>
      </w:r>
      <w:r w:rsidRPr="00D62049">
        <w:t xml:space="preserve">. London: Academic Press; 1994. </w:t>
      </w:r>
    </w:p>
    <w:p w:rsidR="009110E0" w:rsidRPr="00D62049" w:rsidRDefault="009110E0" w:rsidP="00C33948">
      <w:pPr>
        <w:pStyle w:val="Bibliography"/>
      </w:pPr>
      <w:r w:rsidRPr="00D62049">
        <w:t xml:space="preserve">13. </w:t>
      </w:r>
      <w:r w:rsidRPr="00D62049">
        <w:tab/>
        <w:t xml:space="preserve">Batty M, </w:t>
      </w:r>
      <w:proofErr w:type="spellStart"/>
      <w:r w:rsidRPr="00D62049">
        <w:t>Xie</w:t>
      </w:r>
      <w:proofErr w:type="spellEnd"/>
      <w:r w:rsidRPr="00D62049">
        <w:t xml:space="preserve"> Y. Self-Organized Criticality and Urban Development. </w:t>
      </w:r>
      <w:r w:rsidRPr="00D62049">
        <w:rPr>
          <w:i/>
        </w:rPr>
        <w:t xml:space="preserve">Discrete </w:t>
      </w:r>
      <w:proofErr w:type="spellStart"/>
      <w:r w:rsidRPr="00D62049">
        <w:rPr>
          <w:i/>
        </w:rPr>
        <w:t>Dyn</w:t>
      </w:r>
      <w:proofErr w:type="spellEnd"/>
      <w:r w:rsidRPr="00D62049">
        <w:rPr>
          <w:i/>
        </w:rPr>
        <w:t xml:space="preserve"> Nat Soc</w:t>
      </w:r>
      <w:r w:rsidRPr="00D62049">
        <w:t xml:space="preserve">. 1999;3(2-3):109–24. </w:t>
      </w:r>
    </w:p>
    <w:p w:rsidR="009110E0" w:rsidRPr="00D62049" w:rsidRDefault="009110E0" w:rsidP="00C33948">
      <w:pPr>
        <w:pStyle w:val="Bibliography"/>
      </w:pPr>
      <w:r w:rsidRPr="00D62049">
        <w:t xml:space="preserve">14. </w:t>
      </w:r>
      <w:r w:rsidRPr="00D62049">
        <w:tab/>
      </w:r>
      <w:proofErr w:type="spellStart"/>
      <w:r w:rsidRPr="00D62049">
        <w:t>Benguigui</w:t>
      </w:r>
      <w:proofErr w:type="spellEnd"/>
      <w:r w:rsidRPr="00D62049">
        <w:t xml:space="preserve"> L, </w:t>
      </w:r>
      <w:proofErr w:type="spellStart"/>
      <w:r w:rsidRPr="00D62049">
        <w:t>Czamanski</w:t>
      </w:r>
      <w:proofErr w:type="spellEnd"/>
      <w:r w:rsidRPr="00D62049">
        <w:t xml:space="preserve"> D, </w:t>
      </w:r>
      <w:proofErr w:type="spellStart"/>
      <w:r w:rsidRPr="00D62049">
        <w:t>Marinov</w:t>
      </w:r>
      <w:proofErr w:type="spellEnd"/>
      <w:r w:rsidRPr="00D62049">
        <w:t xml:space="preserve"> M, </w:t>
      </w:r>
      <w:proofErr w:type="spellStart"/>
      <w:r w:rsidRPr="00D62049">
        <w:t>Portugali</w:t>
      </w:r>
      <w:proofErr w:type="spellEnd"/>
      <w:r w:rsidRPr="00D62049">
        <w:t xml:space="preserve"> Y. When and Where Is a City Fractal? </w:t>
      </w:r>
      <w:r w:rsidRPr="00D62049">
        <w:rPr>
          <w:i/>
        </w:rPr>
        <w:t>Environ Plan B</w:t>
      </w:r>
      <w:r w:rsidRPr="00D62049">
        <w:t xml:space="preserve">. 2000;27(4):507–19. </w:t>
      </w:r>
    </w:p>
    <w:p w:rsidR="009110E0" w:rsidRPr="00D62049" w:rsidRDefault="009110E0" w:rsidP="00C33948">
      <w:pPr>
        <w:pStyle w:val="Bibliography"/>
      </w:pPr>
      <w:r w:rsidRPr="00D62049">
        <w:lastRenderedPageBreak/>
        <w:t xml:space="preserve">15. </w:t>
      </w:r>
      <w:r w:rsidRPr="00D62049">
        <w:tab/>
        <w:t xml:space="preserve">Shen G. Fractal Dimension and Fractal Growth of Urbanized Areas. </w:t>
      </w:r>
      <w:proofErr w:type="spellStart"/>
      <w:r w:rsidRPr="00D62049">
        <w:rPr>
          <w:i/>
        </w:rPr>
        <w:t>Int</w:t>
      </w:r>
      <w:proofErr w:type="spellEnd"/>
      <w:r w:rsidRPr="00D62049">
        <w:rPr>
          <w:i/>
        </w:rPr>
        <w:t xml:space="preserve"> J </w:t>
      </w:r>
      <w:proofErr w:type="spellStart"/>
      <w:r w:rsidRPr="00D62049">
        <w:rPr>
          <w:i/>
        </w:rPr>
        <w:t>Geogr</w:t>
      </w:r>
      <w:proofErr w:type="spellEnd"/>
      <w:r w:rsidRPr="00D62049">
        <w:rPr>
          <w:i/>
        </w:rPr>
        <w:t xml:space="preserve"> </w:t>
      </w:r>
      <w:proofErr w:type="spellStart"/>
      <w:r w:rsidRPr="00D62049">
        <w:rPr>
          <w:i/>
        </w:rPr>
        <w:t>Inf</w:t>
      </w:r>
      <w:proofErr w:type="spellEnd"/>
      <w:r w:rsidRPr="00D62049">
        <w:rPr>
          <w:i/>
        </w:rPr>
        <w:t xml:space="preserve"> Sci</w:t>
      </w:r>
      <w:r w:rsidRPr="00D62049">
        <w:t xml:space="preserve">. 2002 Jul;16(5):419–37. </w:t>
      </w:r>
    </w:p>
    <w:p w:rsidR="009110E0" w:rsidRPr="00D62049" w:rsidRDefault="009110E0" w:rsidP="00C33948">
      <w:pPr>
        <w:pStyle w:val="Bibliography"/>
      </w:pPr>
      <w:r w:rsidRPr="00D62049">
        <w:t xml:space="preserve">16. </w:t>
      </w:r>
      <w:r w:rsidRPr="00D62049">
        <w:tab/>
        <w:t xml:space="preserve">Chen Y, Zhou Y. Scaling Laws and Indications of Self-Organized Criticality in Urban Systems. </w:t>
      </w:r>
      <w:r w:rsidRPr="00D62049">
        <w:rPr>
          <w:i/>
        </w:rPr>
        <w:t>Chaos Solitons Fractals</w:t>
      </w:r>
      <w:r w:rsidRPr="00D62049">
        <w:t xml:space="preserve">. 2008;35(1):85–98. </w:t>
      </w:r>
    </w:p>
    <w:p w:rsidR="009110E0" w:rsidRPr="00D62049" w:rsidRDefault="009110E0" w:rsidP="00C33948">
      <w:pPr>
        <w:pStyle w:val="Bibliography"/>
      </w:pPr>
      <w:r w:rsidRPr="00D62049">
        <w:t xml:space="preserve">17. </w:t>
      </w:r>
      <w:r w:rsidRPr="00D62049">
        <w:tab/>
        <w:t xml:space="preserve">Chen W-C. Nonlinear Dynamics and Chaos in a Fractional-Order Financial System. </w:t>
      </w:r>
      <w:r w:rsidRPr="00D62049">
        <w:rPr>
          <w:i/>
        </w:rPr>
        <w:t>Chaos Solitons Fractals</w:t>
      </w:r>
      <w:r w:rsidRPr="00D62049">
        <w:t xml:space="preserve">. 2008 Jun;36(5):1305–14. </w:t>
      </w:r>
    </w:p>
    <w:p w:rsidR="009110E0" w:rsidRPr="00D62049" w:rsidRDefault="009110E0" w:rsidP="00C33948">
      <w:pPr>
        <w:pStyle w:val="Bibliography"/>
      </w:pPr>
      <w:r w:rsidRPr="00D62049">
        <w:t xml:space="preserve">18. </w:t>
      </w:r>
      <w:r w:rsidRPr="00D62049">
        <w:tab/>
      </w:r>
      <w:proofErr w:type="spellStart"/>
      <w:r w:rsidRPr="00D62049">
        <w:t>Guégan</w:t>
      </w:r>
      <w:proofErr w:type="spellEnd"/>
      <w:r w:rsidRPr="00D62049">
        <w:t xml:space="preserve"> D. Chaos in Economics and Finance. </w:t>
      </w:r>
      <w:proofErr w:type="spellStart"/>
      <w:r w:rsidRPr="00D62049">
        <w:rPr>
          <w:i/>
        </w:rPr>
        <w:t>Annu</w:t>
      </w:r>
      <w:proofErr w:type="spellEnd"/>
      <w:r w:rsidRPr="00D62049">
        <w:rPr>
          <w:i/>
        </w:rPr>
        <w:t xml:space="preserve"> Rev Control</w:t>
      </w:r>
      <w:r w:rsidRPr="00D62049">
        <w:t xml:space="preserve">. 2009 Apr;33(1):89–93. </w:t>
      </w:r>
    </w:p>
    <w:p w:rsidR="009110E0" w:rsidRPr="00D62049" w:rsidRDefault="009110E0" w:rsidP="00C33948">
      <w:pPr>
        <w:pStyle w:val="Bibliography"/>
      </w:pPr>
      <w:r w:rsidRPr="00D62049">
        <w:t xml:space="preserve">19. </w:t>
      </w:r>
      <w:r w:rsidRPr="00D62049">
        <w:tab/>
      </w:r>
      <w:proofErr w:type="spellStart"/>
      <w:r w:rsidRPr="00D62049">
        <w:t>Puu</w:t>
      </w:r>
      <w:proofErr w:type="spellEnd"/>
      <w:r w:rsidRPr="00D62049">
        <w:t xml:space="preserve"> T. </w:t>
      </w:r>
      <w:r w:rsidRPr="00D62049">
        <w:rPr>
          <w:i/>
        </w:rPr>
        <w:t>Attractors, Bifurcations, &amp; Chaos: Nonlinear Phenomena in Economics</w:t>
      </w:r>
      <w:r w:rsidRPr="00D62049">
        <w:t xml:space="preserve">. 2nd ed. New York: Springer Science &amp; Business Media; 2013. </w:t>
      </w:r>
    </w:p>
    <w:p w:rsidR="009110E0" w:rsidRPr="00D62049" w:rsidRDefault="009110E0" w:rsidP="00C33948">
      <w:pPr>
        <w:pStyle w:val="Bibliography"/>
      </w:pPr>
      <w:r w:rsidRPr="00D62049">
        <w:t xml:space="preserve">20. </w:t>
      </w:r>
      <w:r w:rsidRPr="00D62049">
        <w:tab/>
        <w:t xml:space="preserve">Rosser, Jr. JB. Chaos Theory and Rationality in Economics. In: Kiel LD, Elliott E, editors. </w:t>
      </w:r>
      <w:r w:rsidRPr="00D62049">
        <w:rPr>
          <w:i/>
        </w:rPr>
        <w:t>Chaos Theory in the Social Sciences</w:t>
      </w:r>
      <w:r w:rsidRPr="00D62049">
        <w:t xml:space="preserve">. Ann Arbor: University of Michigan Press; 1996. p. 199–213. </w:t>
      </w:r>
    </w:p>
    <w:p w:rsidR="009110E0" w:rsidRPr="00D62049" w:rsidRDefault="009110E0" w:rsidP="00C33948">
      <w:pPr>
        <w:pStyle w:val="Bibliography"/>
      </w:pPr>
      <w:r w:rsidRPr="00D62049">
        <w:t xml:space="preserve">21. </w:t>
      </w:r>
      <w:r w:rsidRPr="00D62049">
        <w:tab/>
        <w:t xml:space="preserve">Oxley L, George DAR. Economics on the Edge of Chaos: Some Pitfalls of Linearizing Complex Systems. </w:t>
      </w:r>
      <w:r w:rsidRPr="00D62049">
        <w:rPr>
          <w:i/>
        </w:rPr>
        <w:t xml:space="preserve">Environ Model </w:t>
      </w:r>
      <w:proofErr w:type="spellStart"/>
      <w:r w:rsidRPr="00D62049">
        <w:rPr>
          <w:i/>
        </w:rPr>
        <w:t>Softw</w:t>
      </w:r>
      <w:proofErr w:type="spellEnd"/>
      <w:r w:rsidRPr="00D62049">
        <w:t xml:space="preserve">. 2007 May;22(5):580–9. </w:t>
      </w:r>
    </w:p>
    <w:p w:rsidR="009110E0" w:rsidRPr="00D62049" w:rsidRDefault="009110E0" w:rsidP="00C33948">
      <w:pPr>
        <w:pStyle w:val="Bibliography"/>
      </w:pPr>
      <w:r w:rsidRPr="00D62049">
        <w:lastRenderedPageBreak/>
        <w:t xml:space="preserve">22. </w:t>
      </w:r>
      <w:r w:rsidRPr="00D62049">
        <w:tab/>
      </w:r>
      <w:proofErr w:type="spellStart"/>
      <w:r w:rsidRPr="00D62049">
        <w:t>Hamouche</w:t>
      </w:r>
      <w:proofErr w:type="spellEnd"/>
      <w:r w:rsidRPr="00D62049">
        <w:t xml:space="preserve"> MB. Can Chaos Theory Explain Complexity </w:t>
      </w:r>
      <w:proofErr w:type="gramStart"/>
      <w:r w:rsidRPr="00D62049">
        <w:t>In</w:t>
      </w:r>
      <w:proofErr w:type="gramEnd"/>
      <w:r w:rsidRPr="00D62049">
        <w:t xml:space="preserve"> Urban Fabric? Applications in Traditional Muslim Settlements. </w:t>
      </w:r>
      <w:r w:rsidRPr="00D62049">
        <w:rPr>
          <w:i/>
        </w:rPr>
        <w:t xml:space="preserve">Nexus </w:t>
      </w:r>
      <w:proofErr w:type="spellStart"/>
      <w:r w:rsidRPr="00D62049">
        <w:rPr>
          <w:i/>
        </w:rPr>
        <w:t>Netw</w:t>
      </w:r>
      <w:proofErr w:type="spellEnd"/>
      <w:r w:rsidRPr="00D62049">
        <w:rPr>
          <w:i/>
        </w:rPr>
        <w:t xml:space="preserve"> J </w:t>
      </w:r>
      <w:proofErr w:type="spellStart"/>
      <w:r w:rsidRPr="00D62049">
        <w:rPr>
          <w:i/>
        </w:rPr>
        <w:t>Archit</w:t>
      </w:r>
      <w:proofErr w:type="spellEnd"/>
      <w:r w:rsidRPr="00D62049">
        <w:rPr>
          <w:i/>
        </w:rPr>
        <w:t xml:space="preserve"> Math</w:t>
      </w:r>
      <w:r w:rsidRPr="00D62049">
        <w:t xml:space="preserve">. 2009 Jul;11(2):217–42. </w:t>
      </w:r>
    </w:p>
    <w:p w:rsidR="009110E0" w:rsidRPr="00D62049" w:rsidRDefault="009110E0" w:rsidP="00C33948">
      <w:pPr>
        <w:pStyle w:val="Bibliography"/>
      </w:pPr>
      <w:r w:rsidRPr="00D62049">
        <w:t xml:space="preserve">23. </w:t>
      </w:r>
      <w:r w:rsidRPr="00D62049">
        <w:tab/>
        <w:t xml:space="preserve">Ostwald MJ. The Fractal Analysis of Architecture: Calibrating the Box-Counting Method Using Scaling Coefficient and Grid Disposition Variables. </w:t>
      </w:r>
      <w:r w:rsidRPr="00D62049">
        <w:rPr>
          <w:i/>
        </w:rPr>
        <w:t>Environ Plan B</w:t>
      </w:r>
      <w:r w:rsidRPr="00D62049">
        <w:t xml:space="preserve">. 2013;40(4):644–63. </w:t>
      </w:r>
    </w:p>
    <w:p w:rsidR="009110E0" w:rsidRPr="00D62049" w:rsidRDefault="009110E0" w:rsidP="00C33948">
      <w:pPr>
        <w:pStyle w:val="Bibliography"/>
      </w:pPr>
      <w:r w:rsidRPr="00D62049">
        <w:t xml:space="preserve">24. </w:t>
      </w:r>
      <w:r w:rsidRPr="00D62049">
        <w:tab/>
        <w:t xml:space="preserve">Cartwright TJ. Planning and Chaos Theory. </w:t>
      </w:r>
      <w:r w:rsidRPr="00D62049">
        <w:rPr>
          <w:i/>
        </w:rPr>
        <w:t xml:space="preserve">J Am </w:t>
      </w:r>
      <w:proofErr w:type="spellStart"/>
      <w:r w:rsidRPr="00D62049">
        <w:rPr>
          <w:i/>
        </w:rPr>
        <w:t>Plann</w:t>
      </w:r>
      <w:proofErr w:type="spellEnd"/>
      <w:r w:rsidRPr="00D62049">
        <w:rPr>
          <w:i/>
        </w:rPr>
        <w:t xml:space="preserve"> Assoc</w:t>
      </w:r>
      <w:r w:rsidRPr="00D62049">
        <w:t xml:space="preserve">. 1991 Mar 31;57(1):44–56. </w:t>
      </w:r>
    </w:p>
    <w:p w:rsidR="009110E0" w:rsidRPr="00D62049" w:rsidRDefault="009110E0" w:rsidP="00C33948">
      <w:pPr>
        <w:pStyle w:val="Bibliography"/>
      </w:pPr>
      <w:r w:rsidRPr="00D62049">
        <w:t xml:space="preserve">25. </w:t>
      </w:r>
      <w:r w:rsidRPr="00D62049">
        <w:tab/>
        <w:t xml:space="preserve">Innes JE, </w:t>
      </w:r>
      <w:proofErr w:type="spellStart"/>
      <w:r w:rsidRPr="00D62049">
        <w:t>Booher</w:t>
      </w:r>
      <w:proofErr w:type="spellEnd"/>
      <w:r w:rsidRPr="00D62049">
        <w:t xml:space="preserve"> DE. </w:t>
      </w:r>
      <w:r w:rsidRPr="00D62049">
        <w:rPr>
          <w:i/>
        </w:rPr>
        <w:t>Planning with Complexity</w:t>
      </w:r>
      <w:r w:rsidRPr="00D62049">
        <w:t xml:space="preserve">. London: Routledge; 2010. </w:t>
      </w:r>
    </w:p>
    <w:p w:rsidR="009110E0" w:rsidRPr="00D62049" w:rsidRDefault="009110E0" w:rsidP="00C33948">
      <w:pPr>
        <w:pStyle w:val="Bibliography"/>
      </w:pPr>
      <w:r w:rsidRPr="00D62049">
        <w:t xml:space="preserve">26. </w:t>
      </w:r>
      <w:r w:rsidRPr="00D62049">
        <w:tab/>
        <w:t xml:space="preserve">Batty M, Marshall S. The Origins of Complexity Theory in Cities and Planning. In: </w:t>
      </w:r>
      <w:proofErr w:type="spellStart"/>
      <w:r w:rsidRPr="00D62049">
        <w:t>Portugali</w:t>
      </w:r>
      <w:proofErr w:type="spellEnd"/>
      <w:r w:rsidRPr="00D62049">
        <w:t xml:space="preserve"> J, Meyer H, </w:t>
      </w:r>
      <w:proofErr w:type="spellStart"/>
      <w:r w:rsidRPr="00D62049">
        <w:t>Stolk</w:t>
      </w:r>
      <w:proofErr w:type="spellEnd"/>
      <w:r w:rsidRPr="00D62049">
        <w:t xml:space="preserve"> E, Tan E, editors. </w:t>
      </w:r>
      <w:r w:rsidRPr="00D62049">
        <w:rPr>
          <w:i/>
        </w:rPr>
        <w:t>Complexity Theories of Cities Have Come of Age</w:t>
      </w:r>
      <w:r w:rsidRPr="00D62049">
        <w:t xml:space="preserve">. Berlin: Springer; 2012. p. 21–45. </w:t>
      </w:r>
    </w:p>
    <w:p w:rsidR="009110E0" w:rsidRPr="00D62049" w:rsidRDefault="009110E0" w:rsidP="00C33948">
      <w:pPr>
        <w:pStyle w:val="Bibliography"/>
      </w:pPr>
      <w:r w:rsidRPr="00D62049">
        <w:t xml:space="preserve">27. </w:t>
      </w:r>
      <w:r w:rsidRPr="00D62049">
        <w:tab/>
        <w:t xml:space="preserve">Batty M. </w:t>
      </w:r>
      <w:r w:rsidRPr="00D62049">
        <w:rPr>
          <w:i/>
        </w:rPr>
        <w:t>The New Science of Cities</w:t>
      </w:r>
      <w:r w:rsidRPr="00D62049">
        <w:t xml:space="preserve">. Cambridge, MA: MIT Press; 2013. </w:t>
      </w:r>
    </w:p>
    <w:p w:rsidR="009110E0" w:rsidRPr="00D62049" w:rsidRDefault="009110E0" w:rsidP="00C33948">
      <w:pPr>
        <w:pStyle w:val="Bibliography"/>
      </w:pPr>
      <w:r w:rsidRPr="00D62049">
        <w:t xml:space="preserve">28. </w:t>
      </w:r>
      <w:r w:rsidRPr="00D62049">
        <w:tab/>
      </w:r>
      <w:proofErr w:type="spellStart"/>
      <w:r w:rsidRPr="00D62049">
        <w:t>Alpigini</w:t>
      </w:r>
      <w:proofErr w:type="spellEnd"/>
      <w:r w:rsidRPr="00D62049">
        <w:t xml:space="preserve"> JJ. Dynamical System Visualization and Analysis via Performance Maps. </w:t>
      </w:r>
      <w:proofErr w:type="spellStart"/>
      <w:r w:rsidRPr="00D62049">
        <w:rPr>
          <w:i/>
        </w:rPr>
        <w:t>Inf</w:t>
      </w:r>
      <w:proofErr w:type="spellEnd"/>
      <w:r w:rsidRPr="00D62049">
        <w:rPr>
          <w:i/>
        </w:rPr>
        <w:t xml:space="preserve"> Vis</w:t>
      </w:r>
      <w:r w:rsidRPr="00D62049">
        <w:t xml:space="preserve">. 2004;3(4):271–87. </w:t>
      </w:r>
    </w:p>
    <w:p w:rsidR="009110E0" w:rsidRPr="00D62049" w:rsidRDefault="009110E0" w:rsidP="00C33948">
      <w:pPr>
        <w:pStyle w:val="Bibliography"/>
      </w:pPr>
      <w:r w:rsidRPr="00D62049">
        <w:t xml:space="preserve">29. </w:t>
      </w:r>
      <w:r w:rsidRPr="00D62049">
        <w:tab/>
      </w:r>
      <w:proofErr w:type="spellStart"/>
      <w:r w:rsidRPr="00D62049">
        <w:t>Layek</w:t>
      </w:r>
      <w:proofErr w:type="spellEnd"/>
      <w:r w:rsidRPr="00D62049">
        <w:t xml:space="preserve"> GC. </w:t>
      </w:r>
      <w:r w:rsidRPr="00D62049">
        <w:rPr>
          <w:i/>
        </w:rPr>
        <w:t>An Introduction to Dynamical Systems and Chaos</w:t>
      </w:r>
      <w:r w:rsidRPr="00D62049">
        <w:t xml:space="preserve">. New Delhi: Springer India; 2015. </w:t>
      </w:r>
    </w:p>
    <w:p w:rsidR="009110E0" w:rsidRPr="00D62049" w:rsidRDefault="009110E0" w:rsidP="00C33948">
      <w:pPr>
        <w:pStyle w:val="Bibliography"/>
      </w:pPr>
      <w:r w:rsidRPr="00D62049">
        <w:lastRenderedPageBreak/>
        <w:t xml:space="preserve">30. </w:t>
      </w:r>
      <w:r w:rsidRPr="00D62049">
        <w:tab/>
        <w:t xml:space="preserve">Chen C. </w:t>
      </w:r>
      <w:r w:rsidRPr="00D62049">
        <w:rPr>
          <w:i/>
        </w:rPr>
        <w:t>Information Visualization: Beyond the Horizon</w:t>
      </w:r>
      <w:r w:rsidRPr="00D62049">
        <w:t xml:space="preserve">. 2nd ed. London: Springer-Verlag; 2006. </w:t>
      </w:r>
    </w:p>
    <w:p w:rsidR="009110E0" w:rsidRPr="00D62049" w:rsidRDefault="009110E0" w:rsidP="00C33948">
      <w:pPr>
        <w:pStyle w:val="Bibliography"/>
      </w:pPr>
      <w:r w:rsidRPr="00D62049">
        <w:t xml:space="preserve">31. </w:t>
      </w:r>
      <w:r w:rsidRPr="00D62049">
        <w:tab/>
        <w:t xml:space="preserve">Lorenz EN. Deterministic Nonperiodic Flow. </w:t>
      </w:r>
      <w:r w:rsidRPr="00D62049">
        <w:rPr>
          <w:i/>
        </w:rPr>
        <w:t>J Atmospheric Sci</w:t>
      </w:r>
      <w:r w:rsidRPr="00D62049">
        <w:t xml:space="preserve">. </w:t>
      </w:r>
      <w:proofErr w:type="gramStart"/>
      <w:r w:rsidRPr="00D62049">
        <w:t>1963;20:130</w:t>
      </w:r>
      <w:proofErr w:type="gramEnd"/>
      <w:r w:rsidRPr="00D62049">
        <w:t xml:space="preserve">–41. </w:t>
      </w:r>
    </w:p>
    <w:p w:rsidR="009110E0" w:rsidRPr="00D62049" w:rsidRDefault="009110E0" w:rsidP="00C33948">
      <w:pPr>
        <w:pStyle w:val="Bibliography"/>
      </w:pPr>
      <w:r w:rsidRPr="00D62049">
        <w:t xml:space="preserve">32. </w:t>
      </w:r>
      <w:r w:rsidRPr="00D62049">
        <w:tab/>
        <w:t xml:space="preserve">May RM. Simple Mathematical Models with Very Complicated Dynamics. </w:t>
      </w:r>
      <w:r w:rsidRPr="00D62049">
        <w:rPr>
          <w:i/>
        </w:rPr>
        <w:t>Nature</w:t>
      </w:r>
      <w:r w:rsidRPr="00D62049">
        <w:t xml:space="preserve">. </w:t>
      </w:r>
      <w:proofErr w:type="gramStart"/>
      <w:r w:rsidRPr="00D62049">
        <w:t>1976;261:459</w:t>
      </w:r>
      <w:proofErr w:type="gramEnd"/>
      <w:r w:rsidRPr="00D62049">
        <w:t xml:space="preserve">–67. </w:t>
      </w:r>
    </w:p>
    <w:p w:rsidR="009110E0" w:rsidRPr="00D62049" w:rsidRDefault="009110E0" w:rsidP="00C33948">
      <w:pPr>
        <w:pStyle w:val="Bibliography"/>
      </w:pPr>
      <w:r w:rsidRPr="00D62049">
        <w:t xml:space="preserve">33. </w:t>
      </w:r>
      <w:r w:rsidRPr="00D62049">
        <w:tab/>
        <w:t xml:space="preserve">Packard NH, Crutchfield JP, Farmer JD, Shaw RS. Geometry from a Time Series. </w:t>
      </w:r>
      <w:r w:rsidRPr="00D62049">
        <w:rPr>
          <w:i/>
        </w:rPr>
        <w:t>Phys Rev Lett</w:t>
      </w:r>
      <w:r w:rsidRPr="00D62049">
        <w:t xml:space="preserve">. 1980 Sep 1;45(9):712–6. </w:t>
      </w:r>
    </w:p>
    <w:p w:rsidR="009110E0" w:rsidRPr="00D62049" w:rsidRDefault="009110E0" w:rsidP="00C33948">
      <w:pPr>
        <w:pStyle w:val="Bibliography"/>
      </w:pPr>
      <w:r w:rsidRPr="00D62049">
        <w:t xml:space="preserve">34. </w:t>
      </w:r>
      <w:r w:rsidRPr="00D62049">
        <w:tab/>
        <w:t xml:space="preserve">Bradley E. Time Series Analysis. In: Hand D, Berthold M, editors. </w:t>
      </w:r>
      <w:r w:rsidRPr="00D62049">
        <w:rPr>
          <w:i/>
        </w:rPr>
        <w:t>Intelligent Data Analysis: An Introduction</w:t>
      </w:r>
      <w:r w:rsidRPr="00D62049">
        <w:t xml:space="preserve">. 2nd ed. Berlin: Springer-Verlag; 2003. </w:t>
      </w:r>
    </w:p>
    <w:p w:rsidR="009110E0" w:rsidRPr="00D62049" w:rsidRDefault="009110E0" w:rsidP="00C33948">
      <w:pPr>
        <w:pStyle w:val="Bibliography"/>
      </w:pPr>
      <w:r w:rsidRPr="00D62049">
        <w:t xml:space="preserve">35. </w:t>
      </w:r>
      <w:r w:rsidRPr="00D62049">
        <w:tab/>
        <w:t xml:space="preserve">Bradley E, </w:t>
      </w:r>
      <w:proofErr w:type="spellStart"/>
      <w:r w:rsidRPr="00D62049">
        <w:t>Kantz</w:t>
      </w:r>
      <w:proofErr w:type="spellEnd"/>
      <w:r w:rsidRPr="00D62049">
        <w:t xml:space="preserve"> H. Nonlinear Time-Series Analysis Revisited. </w:t>
      </w:r>
      <w:r w:rsidRPr="00D62049">
        <w:rPr>
          <w:i/>
        </w:rPr>
        <w:t>Chaos</w:t>
      </w:r>
      <w:r w:rsidRPr="00D62049">
        <w:t xml:space="preserve">. 2015;25(9):097610. </w:t>
      </w:r>
    </w:p>
    <w:p w:rsidR="009110E0" w:rsidRPr="00D62049" w:rsidRDefault="009110E0" w:rsidP="00C33948">
      <w:pPr>
        <w:pStyle w:val="Bibliography"/>
      </w:pPr>
      <w:r w:rsidRPr="00D62049">
        <w:t xml:space="preserve">36. </w:t>
      </w:r>
      <w:r w:rsidRPr="00D62049">
        <w:tab/>
      </w:r>
      <w:proofErr w:type="spellStart"/>
      <w:r w:rsidRPr="00D62049">
        <w:t>Chettiparamb</w:t>
      </w:r>
      <w:proofErr w:type="spellEnd"/>
      <w:r w:rsidRPr="00D62049">
        <w:t xml:space="preserve"> A. Metaphors in Complexity Theory and Planning. </w:t>
      </w:r>
      <w:r w:rsidRPr="00D62049">
        <w:rPr>
          <w:i/>
        </w:rPr>
        <w:t>Plan Theory</w:t>
      </w:r>
      <w:r w:rsidRPr="00D62049">
        <w:t xml:space="preserve">. 2006 Mar 1;5(1):71–91. </w:t>
      </w:r>
    </w:p>
    <w:p w:rsidR="009110E0" w:rsidRPr="00D62049" w:rsidRDefault="009110E0" w:rsidP="00C33948">
      <w:pPr>
        <w:pStyle w:val="Bibliography"/>
      </w:pPr>
      <w:r w:rsidRPr="00D62049">
        <w:t xml:space="preserve">37. </w:t>
      </w:r>
      <w:r w:rsidRPr="00D62049">
        <w:tab/>
      </w:r>
      <w:proofErr w:type="spellStart"/>
      <w:r w:rsidRPr="00D62049">
        <w:t>Tomida</w:t>
      </w:r>
      <w:proofErr w:type="spellEnd"/>
      <w:r w:rsidRPr="00D62049">
        <w:t xml:space="preserve"> AG. </w:t>
      </w:r>
      <w:proofErr w:type="spellStart"/>
      <w:r w:rsidRPr="00D62049">
        <w:t>Matlab</w:t>
      </w:r>
      <w:proofErr w:type="spellEnd"/>
      <w:r w:rsidRPr="00D62049">
        <w:t xml:space="preserve"> Toolbox and GUI for Analyzing One-Dimensional Chaotic Maps. In Perugia: IEEE; 2008. p. 321–30.</w:t>
      </w:r>
    </w:p>
    <w:p w:rsidR="009110E0" w:rsidRPr="00D62049" w:rsidRDefault="009110E0" w:rsidP="00C33948">
      <w:pPr>
        <w:pStyle w:val="Bibliography"/>
      </w:pPr>
      <w:r w:rsidRPr="00D62049">
        <w:t xml:space="preserve">38. </w:t>
      </w:r>
      <w:r w:rsidRPr="00D62049">
        <w:tab/>
        <w:t xml:space="preserve">Stewart I. The Lorenz Attractor Exists. </w:t>
      </w:r>
      <w:r w:rsidRPr="00D62049">
        <w:rPr>
          <w:i/>
        </w:rPr>
        <w:t>Nature</w:t>
      </w:r>
      <w:r w:rsidRPr="00D62049">
        <w:t xml:space="preserve">. 2000 Aug;406(6799):948–9. </w:t>
      </w:r>
    </w:p>
    <w:p w:rsidR="009110E0" w:rsidRPr="00D62049" w:rsidRDefault="009110E0" w:rsidP="00C33948">
      <w:pPr>
        <w:pStyle w:val="Bibliography"/>
      </w:pPr>
      <w:r w:rsidRPr="00D62049">
        <w:lastRenderedPageBreak/>
        <w:t xml:space="preserve">39. </w:t>
      </w:r>
      <w:r w:rsidRPr="00D62049">
        <w:tab/>
        <w:t xml:space="preserve">Danforth CM. Chaos in an Atmosphere Hanging on a Wall. </w:t>
      </w:r>
      <w:r w:rsidRPr="00D62049">
        <w:rPr>
          <w:i/>
        </w:rPr>
        <w:t>Mathematics of Planet Earth</w:t>
      </w:r>
      <w:r w:rsidRPr="00D62049">
        <w:t>. 2013. http://mpe2013.org/2013/03/17/chaos-in-an-atmosphere-hanging-on-a-wall/</w:t>
      </w:r>
    </w:p>
    <w:p w:rsidR="009110E0" w:rsidRPr="00D62049" w:rsidRDefault="009110E0" w:rsidP="00C33948">
      <w:pPr>
        <w:pStyle w:val="Bibliography"/>
      </w:pPr>
      <w:r w:rsidRPr="00D62049">
        <w:t xml:space="preserve">40. </w:t>
      </w:r>
      <w:r w:rsidRPr="00D62049">
        <w:tab/>
      </w:r>
      <w:proofErr w:type="spellStart"/>
      <w:r w:rsidRPr="00D62049">
        <w:t>Gleick</w:t>
      </w:r>
      <w:proofErr w:type="spellEnd"/>
      <w:r w:rsidRPr="00D62049">
        <w:t xml:space="preserve"> J. </w:t>
      </w:r>
      <w:r w:rsidRPr="00D62049">
        <w:rPr>
          <w:i/>
        </w:rPr>
        <w:t>Chaos: Making a New Science</w:t>
      </w:r>
      <w:r w:rsidRPr="00D62049">
        <w:t xml:space="preserve">. Indianapolis: Cardinal; 1991. </w:t>
      </w:r>
    </w:p>
    <w:p w:rsidR="009110E0" w:rsidRPr="00D62049" w:rsidRDefault="009110E0" w:rsidP="00C33948">
      <w:pPr>
        <w:pStyle w:val="Bibliography"/>
      </w:pPr>
      <w:r w:rsidRPr="00D62049">
        <w:t xml:space="preserve">41. </w:t>
      </w:r>
      <w:r w:rsidRPr="00D62049">
        <w:tab/>
        <w:t xml:space="preserve">May RM. Biological Populations with Nonoverlapping Generations: Stable Points, Stable Cycles, and Chaos. </w:t>
      </w:r>
      <w:r w:rsidRPr="00D62049">
        <w:rPr>
          <w:i/>
        </w:rPr>
        <w:t>Science</w:t>
      </w:r>
      <w:r w:rsidRPr="00D62049">
        <w:t xml:space="preserve">. 1974 Nov;186(4164):645–7. </w:t>
      </w:r>
    </w:p>
    <w:p w:rsidR="009110E0" w:rsidRPr="00D62049" w:rsidRDefault="009110E0" w:rsidP="00C33948">
      <w:pPr>
        <w:pStyle w:val="Bibliography"/>
      </w:pPr>
      <w:r w:rsidRPr="00D62049">
        <w:t xml:space="preserve">42. </w:t>
      </w:r>
      <w:r w:rsidRPr="00D62049">
        <w:tab/>
        <w:t xml:space="preserve">Li W, Wang K, Su H. Optimal Harvesting Policy for Stochastic Logistic Population Model. </w:t>
      </w:r>
      <w:proofErr w:type="spellStart"/>
      <w:r w:rsidRPr="00D62049">
        <w:rPr>
          <w:i/>
        </w:rPr>
        <w:t>Appl</w:t>
      </w:r>
      <w:proofErr w:type="spellEnd"/>
      <w:r w:rsidRPr="00D62049">
        <w:rPr>
          <w:i/>
        </w:rPr>
        <w:t xml:space="preserve"> Math </w:t>
      </w:r>
      <w:proofErr w:type="spellStart"/>
      <w:r w:rsidRPr="00D62049">
        <w:rPr>
          <w:i/>
        </w:rPr>
        <w:t>Comput</w:t>
      </w:r>
      <w:proofErr w:type="spellEnd"/>
      <w:r w:rsidRPr="00D62049">
        <w:t xml:space="preserve">. 2011 Sep;218(1):157–62. </w:t>
      </w:r>
    </w:p>
    <w:p w:rsidR="009110E0" w:rsidRPr="00D62049" w:rsidRDefault="009110E0" w:rsidP="00C33948">
      <w:pPr>
        <w:pStyle w:val="Bibliography"/>
      </w:pPr>
      <w:r w:rsidRPr="00D62049">
        <w:t xml:space="preserve">43. </w:t>
      </w:r>
      <w:r w:rsidRPr="00D62049">
        <w:tab/>
      </w:r>
      <w:proofErr w:type="spellStart"/>
      <w:r w:rsidRPr="00D62049">
        <w:t>Pastijn</w:t>
      </w:r>
      <w:proofErr w:type="spellEnd"/>
      <w:r w:rsidRPr="00D62049">
        <w:t xml:space="preserve"> H. Chaotic Growth with the Logistic Model of P.F. </w:t>
      </w:r>
      <w:proofErr w:type="spellStart"/>
      <w:r w:rsidRPr="00D62049">
        <w:t>Verhulst</w:t>
      </w:r>
      <w:proofErr w:type="spellEnd"/>
      <w:r w:rsidRPr="00D62049">
        <w:t xml:space="preserve">. In: </w:t>
      </w:r>
      <w:proofErr w:type="spellStart"/>
      <w:r w:rsidRPr="00D62049">
        <w:t>Ausloos</w:t>
      </w:r>
      <w:proofErr w:type="spellEnd"/>
      <w:r w:rsidRPr="00D62049">
        <w:t xml:space="preserve"> M, </w:t>
      </w:r>
      <w:proofErr w:type="spellStart"/>
      <w:r w:rsidRPr="00D62049">
        <w:t>Dirickx</w:t>
      </w:r>
      <w:proofErr w:type="spellEnd"/>
      <w:r w:rsidRPr="00D62049">
        <w:t xml:space="preserve"> M, editors. </w:t>
      </w:r>
      <w:r w:rsidRPr="00D62049">
        <w:rPr>
          <w:i/>
        </w:rPr>
        <w:t>The Logistic Map and the Route to Chaos</w:t>
      </w:r>
      <w:r w:rsidRPr="00D62049">
        <w:t xml:space="preserve">. Berlin: Springer-Verlag; 2006. p. 3–11. </w:t>
      </w:r>
    </w:p>
    <w:p w:rsidR="009110E0" w:rsidRPr="00D62049" w:rsidRDefault="009110E0" w:rsidP="00C33948">
      <w:pPr>
        <w:pStyle w:val="Bibliography"/>
      </w:pPr>
      <w:r w:rsidRPr="00D62049">
        <w:t xml:space="preserve">44. </w:t>
      </w:r>
      <w:r w:rsidRPr="00D62049">
        <w:tab/>
      </w:r>
      <w:proofErr w:type="spellStart"/>
      <w:r w:rsidRPr="00D62049">
        <w:t>Strogatz</w:t>
      </w:r>
      <w:proofErr w:type="spellEnd"/>
      <w:r w:rsidRPr="00D62049">
        <w:t xml:space="preserve"> SH. </w:t>
      </w:r>
      <w:r w:rsidRPr="00D62049">
        <w:rPr>
          <w:i/>
        </w:rPr>
        <w:t>Nonlinear Dynamics and Chaos</w:t>
      </w:r>
      <w:r w:rsidRPr="00D62049">
        <w:t xml:space="preserve">. 2nd ed. Boulder: Westview Press; 2014. </w:t>
      </w:r>
    </w:p>
    <w:p w:rsidR="009110E0" w:rsidRPr="00D62049" w:rsidRDefault="009110E0" w:rsidP="00C33948">
      <w:pPr>
        <w:pStyle w:val="Bibliography"/>
      </w:pPr>
      <w:r w:rsidRPr="00D62049">
        <w:t xml:space="preserve">45. </w:t>
      </w:r>
      <w:r w:rsidRPr="00D62049">
        <w:tab/>
      </w:r>
      <w:proofErr w:type="spellStart"/>
      <w:r w:rsidRPr="00D62049">
        <w:t>Ruelle</w:t>
      </w:r>
      <w:proofErr w:type="spellEnd"/>
      <w:r w:rsidRPr="00D62049">
        <w:t xml:space="preserve"> D, </w:t>
      </w:r>
      <w:proofErr w:type="spellStart"/>
      <w:r w:rsidRPr="00D62049">
        <w:t>Takens</w:t>
      </w:r>
      <w:proofErr w:type="spellEnd"/>
      <w:r w:rsidRPr="00D62049">
        <w:t xml:space="preserve"> F. On the Nature of Turbulence. </w:t>
      </w:r>
      <w:proofErr w:type="spellStart"/>
      <w:r w:rsidRPr="00D62049">
        <w:rPr>
          <w:i/>
        </w:rPr>
        <w:t>Commun</w:t>
      </w:r>
      <w:proofErr w:type="spellEnd"/>
      <w:r w:rsidRPr="00D62049">
        <w:rPr>
          <w:i/>
        </w:rPr>
        <w:t xml:space="preserve"> Math Phys</w:t>
      </w:r>
      <w:r w:rsidRPr="00D62049">
        <w:t xml:space="preserve">. 1971;20(3):167–92. </w:t>
      </w:r>
    </w:p>
    <w:p w:rsidR="009110E0" w:rsidRPr="00D62049" w:rsidRDefault="009110E0" w:rsidP="00C33948">
      <w:pPr>
        <w:pStyle w:val="Bibliography"/>
      </w:pPr>
      <w:r w:rsidRPr="00D62049">
        <w:t xml:space="preserve">46. </w:t>
      </w:r>
      <w:r w:rsidRPr="00D62049">
        <w:tab/>
      </w:r>
      <w:proofErr w:type="spellStart"/>
      <w:r w:rsidRPr="00D62049">
        <w:t>Shilnikov</w:t>
      </w:r>
      <w:proofErr w:type="spellEnd"/>
      <w:r w:rsidRPr="00D62049">
        <w:t xml:space="preserve"> L. Bifurcations and Strange Attractors. </w:t>
      </w:r>
      <w:r w:rsidRPr="00D62049">
        <w:rPr>
          <w:i/>
        </w:rPr>
        <w:t xml:space="preserve">Proc </w:t>
      </w:r>
      <w:proofErr w:type="spellStart"/>
      <w:r w:rsidRPr="00D62049">
        <w:rPr>
          <w:i/>
        </w:rPr>
        <w:t>Int</w:t>
      </w:r>
      <w:proofErr w:type="spellEnd"/>
      <w:r w:rsidRPr="00D62049">
        <w:rPr>
          <w:i/>
        </w:rPr>
        <w:t xml:space="preserve"> </w:t>
      </w:r>
      <w:proofErr w:type="spellStart"/>
      <w:r w:rsidRPr="00D62049">
        <w:rPr>
          <w:i/>
        </w:rPr>
        <w:t>Congr</w:t>
      </w:r>
      <w:proofErr w:type="spellEnd"/>
      <w:r w:rsidRPr="00D62049">
        <w:rPr>
          <w:i/>
        </w:rPr>
        <w:t xml:space="preserve"> Math</w:t>
      </w:r>
      <w:r w:rsidRPr="00D62049">
        <w:t xml:space="preserve">. </w:t>
      </w:r>
      <w:proofErr w:type="gramStart"/>
      <w:r w:rsidRPr="00D62049">
        <w:t>2002;III</w:t>
      </w:r>
      <w:proofErr w:type="gramEnd"/>
      <w:r w:rsidRPr="00D62049">
        <w:t xml:space="preserve">:349–72. </w:t>
      </w:r>
    </w:p>
    <w:p w:rsidR="009110E0" w:rsidRPr="00D62049" w:rsidRDefault="009110E0" w:rsidP="00C33948">
      <w:pPr>
        <w:pStyle w:val="Bibliography"/>
      </w:pPr>
      <w:r w:rsidRPr="00D62049">
        <w:lastRenderedPageBreak/>
        <w:t xml:space="preserve">47. </w:t>
      </w:r>
      <w:r w:rsidRPr="00D62049">
        <w:tab/>
      </w:r>
      <w:proofErr w:type="spellStart"/>
      <w:r w:rsidRPr="00D62049">
        <w:t>Grebogi</w:t>
      </w:r>
      <w:proofErr w:type="spellEnd"/>
      <w:r w:rsidRPr="00D62049">
        <w:t xml:space="preserve"> C, Ott E, Yorke JA. Chaos, Strange Attractors, and Fractal Basin Boundaries in Nonlinear Dynamics. </w:t>
      </w:r>
      <w:r w:rsidRPr="00D62049">
        <w:rPr>
          <w:i/>
        </w:rPr>
        <w:t>Science</w:t>
      </w:r>
      <w:r w:rsidRPr="00D62049">
        <w:t xml:space="preserve">. 1987;238(4827):632–8. </w:t>
      </w:r>
    </w:p>
    <w:p w:rsidR="009110E0" w:rsidRPr="00D62049" w:rsidRDefault="009110E0" w:rsidP="00C33948">
      <w:pPr>
        <w:pStyle w:val="Bibliography"/>
      </w:pPr>
      <w:r w:rsidRPr="00D62049">
        <w:t xml:space="preserve">48. </w:t>
      </w:r>
      <w:r w:rsidRPr="00D62049">
        <w:tab/>
      </w:r>
      <w:proofErr w:type="spellStart"/>
      <w:r w:rsidRPr="00D62049">
        <w:t>Gershenson</w:t>
      </w:r>
      <w:proofErr w:type="spellEnd"/>
      <w:r w:rsidRPr="00D62049">
        <w:t xml:space="preserve"> C. Introduction to Chaos in Deterministic Systems. University of Sussex; 2004. Available from: http://arxiv.org/abs/nlin/0308023</w:t>
      </w:r>
    </w:p>
    <w:p w:rsidR="009110E0" w:rsidRPr="00D62049" w:rsidRDefault="009110E0" w:rsidP="00C33948">
      <w:pPr>
        <w:pStyle w:val="Bibliography"/>
      </w:pPr>
      <w:r w:rsidRPr="00D62049">
        <w:t xml:space="preserve">49. </w:t>
      </w:r>
      <w:r w:rsidRPr="00D62049">
        <w:tab/>
        <w:t xml:space="preserve">Wu G-C, </w:t>
      </w:r>
      <w:proofErr w:type="spellStart"/>
      <w:r w:rsidRPr="00D62049">
        <w:t>Baleanu</w:t>
      </w:r>
      <w:proofErr w:type="spellEnd"/>
      <w:r w:rsidRPr="00D62049">
        <w:t xml:space="preserve"> D. Discrete Fractional Logistic Map and Its Chaos. </w:t>
      </w:r>
      <w:r w:rsidRPr="00D62049">
        <w:rPr>
          <w:i/>
        </w:rPr>
        <w:t xml:space="preserve">Nonlinear </w:t>
      </w:r>
      <w:proofErr w:type="spellStart"/>
      <w:r w:rsidRPr="00D62049">
        <w:rPr>
          <w:i/>
        </w:rPr>
        <w:t>Dyn</w:t>
      </w:r>
      <w:proofErr w:type="spellEnd"/>
      <w:r w:rsidRPr="00D62049">
        <w:t xml:space="preserve">. 2014 Jan;75(1-2):283–7. </w:t>
      </w:r>
    </w:p>
    <w:p w:rsidR="009110E0" w:rsidRPr="00D62049" w:rsidRDefault="009110E0" w:rsidP="00C33948">
      <w:pPr>
        <w:pStyle w:val="Bibliography"/>
      </w:pPr>
      <w:r w:rsidRPr="00D62049">
        <w:t xml:space="preserve">50. </w:t>
      </w:r>
      <w:r w:rsidRPr="00D62049">
        <w:tab/>
        <w:t xml:space="preserve">Li T-Y, Yorke JA. Period Three Implies Chaos. </w:t>
      </w:r>
      <w:r w:rsidRPr="00D62049">
        <w:rPr>
          <w:i/>
        </w:rPr>
        <w:t>Am Math Mon</w:t>
      </w:r>
      <w:r w:rsidRPr="00D62049">
        <w:t xml:space="preserve">. 1975 Dec;82(10):985–92. </w:t>
      </w:r>
    </w:p>
    <w:p w:rsidR="009110E0" w:rsidRPr="00D62049" w:rsidRDefault="009110E0" w:rsidP="00C33948">
      <w:pPr>
        <w:pStyle w:val="Bibliography"/>
      </w:pPr>
      <w:r w:rsidRPr="00D62049">
        <w:t xml:space="preserve">51. </w:t>
      </w:r>
      <w:r w:rsidRPr="00D62049">
        <w:tab/>
      </w:r>
      <w:proofErr w:type="spellStart"/>
      <w:r w:rsidRPr="00D62049">
        <w:t>Feigenbaum</w:t>
      </w:r>
      <w:proofErr w:type="spellEnd"/>
      <w:r w:rsidRPr="00D62049">
        <w:t xml:space="preserve"> MJ. Quantitative Universality for a Class of Nonlinear Transformations. </w:t>
      </w:r>
      <w:r w:rsidRPr="00D62049">
        <w:rPr>
          <w:i/>
        </w:rPr>
        <w:t>J Stat Phys</w:t>
      </w:r>
      <w:r w:rsidRPr="00D62049">
        <w:t xml:space="preserve">. 1978;19(1):25–52. </w:t>
      </w:r>
    </w:p>
    <w:p w:rsidR="009110E0" w:rsidRPr="00D62049" w:rsidRDefault="009110E0" w:rsidP="00C33948">
      <w:pPr>
        <w:pStyle w:val="Bibliography"/>
      </w:pPr>
      <w:r w:rsidRPr="00D62049">
        <w:t xml:space="preserve">52. </w:t>
      </w:r>
      <w:r w:rsidRPr="00D62049">
        <w:tab/>
      </w:r>
      <w:proofErr w:type="spellStart"/>
      <w:r w:rsidRPr="00D62049">
        <w:t>Feigenbaum</w:t>
      </w:r>
      <w:proofErr w:type="spellEnd"/>
      <w:r w:rsidRPr="00D62049">
        <w:t xml:space="preserve"> MJ. Universal Behavior in Nonlinear Systems. </w:t>
      </w:r>
      <w:r w:rsidRPr="00D62049">
        <w:rPr>
          <w:i/>
        </w:rPr>
        <w:t>Phys Nonlinear Phenom</w:t>
      </w:r>
      <w:r w:rsidRPr="00D62049">
        <w:t xml:space="preserve">. 1983;7(1):16–39. </w:t>
      </w:r>
    </w:p>
    <w:p w:rsidR="009110E0" w:rsidRPr="00D62049" w:rsidRDefault="009110E0" w:rsidP="00C33948">
      <w:pPr>
        <w:pStyle w:val="Bibliography"/>
      </w:pPr>
      <w:r w:rsidRPr="00D62049">
        <w:t xml:space="preserve">53. </w:t>
      </w:r>
      <w:r w:rsidRPr="00D62049">
        <w:tab/>
      </w:r>
      <w:proofErr w:type="spellStart"/>
      <w:r w:rsidRPr="00D62049">
        <w:t>Hénon</w:t>
      </w:r>
      <w:proofErr w:type="spellEnd"/>
      <w:r w:rsidRPr="00D62049">
        <w:t xml:space="preserve"> M. A Two-Dimensional Mapping with a Strange Attractor. </w:t>
      </w:r>
      <w:proofErr w:type="spellStart"/>
      <w:r w:rsidRPr="00D62049">
        <w:rPr>
          <w:i/>
        </w:rPr>
        <w:t>Commun</w:t>
      </w:r>
      <w:proofErr w:type="spellEnd"/>
      <w:r w:rsidRPr="00D62049">
        <w:rPr>
          <w:i/>
        </w:rPr>
        <w:t xml:space="preserve"> Math Phys</w:t>
      </w:r>
      <w:r w:rsidRPr="00D62049">
        <w:t xml:space="preserve">. 1976;50(1):69–77. </w:t>
      </w:r>
    </w:p>
    <w:p w:rsidR="009110E0" w:rsidRPr="00D62049" w:rsidRDefault="009110E0" w:rsidP="00C33948">
      <w:pPr>
        <w:pStyle w:val="Bibliography"/>
      </w:pPr>
      <w:r w:rsidRPr="00D62049">
        <w:t xml:space="preserve">54. </w:t>
      </w:r>
      <w:r w:rsidRPr="00D62049">
        <w:tab/>
        <w:t xml:space="preserve">Farmer JD, Ott E, Yorke JA. The Dimension of Chaotic Attractors. </w:t>
      </w:r>
      <w:r w:rsidRPr="00D62049">
        <w:rPr>
          <w:i/>
        </w:rPr>
        <w:t>Phys Nonlinear Phenom</w:t>
      </w:r>
      <w:r w:rsidRPr="00D62049">
        <w:t xml:space="preserve">. 1983;153–80. </w:t>
      </w:r>
    </w:p>
    <w:p w:rsidR="009110E0" w:rsidRPr="00D62049" w:rsidRDefault="009110E0" w:rsidP="00C33948">
      <w:pPr>
        <w:pStyle w:val="Bibliography"/>
      </w:pPr>
      <w:r w:rsidRPr="00D62049">
        <w:lastRenderedPageBreak/>
        <w:t xml:space="preserve">55. </w:t>
      </w:r>
      <w:r w:rsidRPr="00D62049">
        <w:tab/>
      </w:r>
      <w:proofErr w:type="spellStart"/>
      <w:r w:rsidRPr="00D62049">
        <w:t>Grassberger</w:t>
      </w:r>
      <w:proofErr w:type="spellEnd"/>
      <w:r w:rsidRPr="00D62049">
        <w:t xml:space="preserve"> P, </w:t>
      </w:r>
      <w:proofErr w:type="spellStart"/>
      <w:r w:rsidRPr="00D62049">
        <w:t>Procaccia</w:t>
      </w:r>
      <w:proofErr w:type="spellEnd"/>
      <w:r w:rsidRPr="00D62049">
        <w:t xml:space="preserve"> I. Characterization of Strange Attractors. </w:t>
      </w:r>
      <w:r w:rsidRPr="00D62049">
        <w:rPr>
          <w:i/>
        </w:rPr>
        <w:t>Phys Rev Lett</w:t>
      </w:r>
      <w:r w:rsidRPr="00D62049">
        <w:t xml:space="preserve">. 1983 Jan;50(5):346–9. </w:t>
      </w:r>
    </w:p>
    <w:p w:rsidR="009110E0" w:rsidRPr="00D62049" w:rsidRDefault="009110E0" w:rsidP="00C33948">
      <w:pPr>
        <w:pStyle w:val="Bibliography"/>
      </w:pPr>
      <w:r w:rsidRPr="00D62049">
        <w:t xml:space="preserve">56. </w:t>
      </w:r>
      <w:r w:rsidRPr="00D62049">
        <w:tab/>
        <w:t xml:space="preserve">Mandelbrot BB. How Long Is the Coast of Britain? </w:t>
      </w:r>
      <w:r w:rsidRPr="00D62049">
        <w:rPr>
          <w:i/>
        </w:rPr>
        <w:t>Science</w:t>
      </w:r>
      <w:r w:rsidRPr="00D62049">
        <w:t xml:space="preserve">. 1967;156(3775):636–8. </w:t>
      </w:r>
    </w:p>
    <w:p w:rsidR="009110E0" w:rsidRPr="00D62049" w:rsidRDefault="009110E0" w:rsidP="00C33948">
      <w:pPr>
        <w:pStyle w:val="Bibliography"/>
      </w:pPr>
      <w:r w:rsidRPr="00D62049">
        <w:t xml:space="preserve">57. </w:t>
      </w:r>
      <w:r w:rsidRPr="00D62049">
        <w:tab/>
        <w:t xml:space="preserve">Mandelbrot BB. </w:t>
      </w:r>
      <w:r w:rsidRPr="00D62049">
        <w:rPr>
          <w:i/>
        </w:rPr>
        <w:t>The Fractal Geometry of Nature</w:t>
      </w:r>
      <w:r w:rsidRPr="00D62049">
        <w:t xml:space="preserve">. New York: Macmillan; 1983. </w:t>
      </w:r>
    </w:p>
    <w:p w:rsidR="009110E0" w:rsidRPr="00D62049" w:rsidRDefault="009110E0" w:rsidP="00C33948">
      <w:pPr>
        <w:pStyle w:val="Bibliography"/>
      </w:pPr>
      <w:r w:rsidRPr="00D62049">
        <w:t xml:space="preserve">58. </w:t>
      </w:r>
      <w:r w:rsidRPr="00D62049">
        <w:tab/>
        <w:t xml:space="preserve">Mandelbrot BB. </w:t>
      </w:r>
      <w:r w:rsidRPr="00D62049">
        <w:rPr>
          <w:i/>
        </w:rPr>
        <w:t>Multifractals and 1/f Noise</w:t>
      </w:r>
      <w:r w:rsidRPr="00D62049">
        <w:t xml:space="preserve">. New York: Springer; 1999. </w:t>
      </w:r>
    </w:p>
    <w:p w:rsidR="009110E0" w:rsidRPr="00D62049" w:rsidRDefault="009110E0" w:rsidP="00C33948">
      <w:pPr>
        <w:pStyle w:val="Bibliography"/>
      </w:pPr>
      <w:r w:rsidRPr="00D62049">
        <w:t xml:space="preserve">59. </w:t>
      </w:r>
      <w:r w:rsidRPr="00D62049">
        <w:tab/>
      </w:r>
      <w:proofErr w:type="spellStart"/>
      <w:r w:rsidRPr="00D62049">
        <w:t>Huikuri</w:t>
      </w:r>
      <w:proofErr w:type="spellEnd"/>
      <w:r w:rsidRPr="00D62049">
        <w:t xml:space="preserve"> HV, </w:t>
      </w:r>
      <w:proofErr w:type="spellStart"/>
      <w:r w:rsidRPr="00D62049">
        <w:t>Mäkikallio</w:t>
      </w:r>
      <w:proofErr w:type="spellEnd"/>
      <w:r w:rsidRPr="00D62049">
        <w:t xml:space="preserve"> TH, Peng C-K, Goldberger AL, </w:t>
      </w:r>
      <w:proofErr w:type="spellStart"/>
      <w:r w:rsidRPr="00D62049">
        <w:t>Hintze</w:t>
      </w:r>
      <w:proofErr w:type="spellEnd"/>
      <w:r w:rsidRPr="00D62049">
        <w:t xml:space="preserve"> U, </w:t>
      </w:r>
      <w:proofErr w:type="spellStart"/>
      <w:r w:rsidRPr="00D62049">
        <w:t>Møller</w:t>
      </w:r>
      <w:proofErr w:type="spellEnd"/>
      <w:r w:rsidRPr="00D62049">
        <w:t xml:space="preserve"> M, et al. Fractal Correlation Properties of RR Interval Dynamics and Mortality in Patients with Depressed Left Ventricular Function after an Acute Myocardial Infarction. </w:t>
      </w:r>
      <w:r w:rsidRPr="00D62049">
        <w:rPr>
          <w:i/>
        </w:rPr>
        <w:t>Circulation</w:t>
      </w:r>
      <w:r w:rsidRPr="00D62049">
        <w:t xml:space="preserve">. 2000;101(1):47–53. </w:t>
      </w:r>
    </w:p>
    <w:p w:rsidR="009110E0" w:rsidRPr="00D62049" w:rsidRDefault="009110E0" w:rsidP="00C33948">
      <w:pPr>
        <w:pStyle w:val="Bibliography"/>
      </w:pPr>
      <w:r w:rsidRPr="00D62049">
        <w:t xml:space="preserve">60. </w:t>
      </w:r>
      <w:r w:rsidRPr="00D62049">
        <w:tab/>
      </w:r>
      <w:proofErr w:type="spellStart"/>
      <w:r w:rsidRPr="00D62049">
        <w:t>Takens</w:t>
      </w:r>
      <w:proofErr w:type="spellEnd"/>
      <w:r w:rsidRPr="00D62049">
        <w:t xml:space="preserve"> F. Detecting Strange Attractors in Turbulence. In: Rand D, Young LS, editors. </w:t>
      </w:r>
      <w:r w:rsidRPr="00D62049">
        <w:rPr>
          <w:i/>
        </w:rPr>
        <w:t>Dynamical Systems and Turbulence</w:t>
      </w:r>
      <w:r w:rsidRPr="00D62049">
        <w:t xml:space="preserve">. Berlin: Springer-Verlag; 1981. p. 366–81. </w:t>
      </w:r>
    </w:p>
    <w:p w:rsidR="009110E0" w:rsidRPr="00D62049" w:rsidRDefault="009110E0" w:rsidP="00C33948">
      <w:pPr>
        <w:pStyle w:val="Bibliography"/>
      </w:pPr>
      <w:r w:rsidRPr="00D62049">
        <w:t xml:space="preserve">61. </w:t>
      </w:r>
      <w:r w:rsidRPr="00D62049">
        <w:tab/>
        <w:t xml:space="preserve">Theiler J. Estimating Fractal Dimension. </w:t>
      </w:r>
      <w:r w:rsidRPr="00D62049">
        <w:rPr>
          <w:i/>
        </w:rPr>
        <w:t xml:space="preserve">J Opt </w:t>
      </w:r>
      <w:proofErr w:type="spellStart"/>
      <w:r w:rsidRPr="00D62049">
        <w:rPr>
          <w:i/>
        </w:rPr>
        <w:t>Soc</w:t>
      </w:r>
      <w:proofErr w:type="spellEnd"/>
      <w:r w:rsidRPr="00D62049">
        <w:rPr>
          <w:i/>
        </w:rPr>
        <w:t xml:space="preserve"> Am A</w:t>
      </w:r>
      <w:r w:rsidRPr="00D62049">
        <w:t xml:space="preserve">. 1990 Jun;7(6):1055–73. </w:t>
      </w:r>
    </w:p>
    <w:p w:rsidR="009110E0" w:rsidRPr="00D62049" w:rsidRDefault="009110E0" w:rsidP="00C33948">
      <w:pPr>
        <w:pStyle w:val="Bibliography"/>
      </w:pPr>
      <w:r w:rsidRPr="00D62049">
        <w:t xml:space="preserve">62. </w:t>
      </w:r>
      <w:r w:rsidRPr="00D62049">
        <w:tab/>
      </w:r>
      <w:proofErr w:type="spellStart"/>
      <w:r w:rsidRPr="00D62049">
        <w:t>Kekre</w:t>
      </w:r>
      <w:proofErr w:type="spellEnd"/>
      <w:r w:rsidRPr="00D62049">
        <w:t xml:space="preserve"> HB, </w:t>
      </w:r>
      <w:proofErr w:type="spellStart"/>
      <w:r w:rsidRPr="00D62049">
        <w:t>Sarode</w:t>
      </w:r>
      <w:proofErr w:type="spellEnd"/>
      <w:r w:rsidRPr="00D62049">
        <w:t xml:space="preserve"> T, </w:t>
      </w:r>
      <w:proofErr w:type="spellStart"/>
      <w:r w:rsidRPr="00D62049">
        <w:t>Halarnkar</w:t>
      </w:r>
      <w:proofErr w:type="spellEnd"/>
      <w:r w:rsidRPr="00D62049">
        <w:t xml:space="preserve"> PN. A Study of Period Doubling in Logistic Map for Shift Parameter. </w:t>
      </w:r>
      <w:proofErr w:type="spellStart"/>
      <w:r w:rsidRPr="00D62049">
        <w:rPr>
          <w:i/>
        </w:rPr>
        <w:t>Int</w:t>
      </w:r>
      <w:proofErr w:type="spellEnd"/>
      <w:r w:rsidRPr="00D62049">
        <w:rPr>
          <w:i/>
        </w:rPr>
        <w:t xml:space="preserve"> J </w:t>
      </w:r>
      <w:proofErr w:type="spellStart"/>
      <w:r w:rsidRPr="00D62049">
        <w:rPr>
          <w:i/>
        </w:rPr>
        <w:t>Eng</w:t>
      </w:r>
      <w:proofErr w:type="spellEnd"/>
      <w:r w:rsidRPr="00D62049">
        <w:rPr>
          <w:i/>
        </w:rPr>
        <w:t xml:space="preserve"> Trends Technol</w:t>
      </w:r>
      <w:r w:rsidRPr="00D62049">
        <w:t xml:space="preserve">. 2014 Jul;13(6):281–6. </w:t>
      </w:r>
    </w:p>
    <w:p w:rsidR="009110E0" w:rsidRPr="00D62049" w:rsidRDefault="009110E0" w:rsidP="00C33948">
      <w:pPr>
        <w:pStyle w:val="Bibliography"/>
      </w:pPr>
      <w:r w:rsidRPr="00D62049">
        <w:t xml:space="preserve">63. </w:t>
      </w:r>
      <w:r w:rsidRPr="00D62049">
        <w:tab/>
        <w:t xml:space="preserve">Clarke KC. Computation of the Fractal Dimension of Topographic Surfaces Using the Triangular Prism Surface Area Method. </w:t>
      </w:r>
      <w:proofErr w:type="spellStart"/>
      <w:r w:rsidRPr="00D62049">
        <w:rPr>
          <w:i/>
        </w:rPr>
        <w:t>Comput</w:t>
      </w:r>
      <w:proofErr w:type="spellEnd"/>
      <w:r w:rsidRPr="00D62049">
        <w:rPr>
          <w:i/>
        </w:rPr>
        <w:t xml:space="preserve"> </w:t>
      </w:r>
      <w:proofErr w:type="spellStart"/>
      <w:r w:rsidRPr="00D62049">
        <w:rPr>
          <w:i/>
        </w:rPr>
        <w:t>Geosci</w:t>
      </w:r>
      <w:proofErr w:type="spellEnd"/>
      <w:r w:rsidRPr="00D62049">
        <w:t xml:space="preserve">. 1986;12(5):713–22. </w:t>
      </w:r>
    </w:p>
    <w:p w:rsidR="009110E0" w:rsidRPr="00D62049" w:rsidRDefault="009110E0" w:rsidP="00C33948">
      <w:pPr>
        <w:pStyle w:val="Bibliography"/>
      </w:pPr>
      <w:r w:rsidRPr="00D62049">
        <w:lastRenderedPageBreak/>
        <w:t xml:space="preserve">64. </w:t>
      </w:r>
      <w:r w:rsidRPr="00D62049">
        <w:tab/>
        <w:t xml:space="preserve">Sander E, Yorke JA. The Many Facets of Chaos. </w:t>
      </w:r>
      <w:proofErr w:type="spellStart"/>
      <w:r w:rsidRPr="00D62049">
        <w:rPr>
          <w:i/>
        </w:rPr>
        <w:t>Int</w:t>
      </w:r>
      <w:proofErr w:type="spellEnd"/>
      <w:r w:rsidRPr="00D62049">
        <w:rPr>
          <w:i/>
        </w:rPr>
        <w:t xml:space="preserve"> J </w:t>
      </w:r>
      <w:proofErr w:type="spellStart"/>
      <w:r w:rsidRPr="00D62049">
        <w:rPr>
          <w:i/>
        </w:rPr>
        <w:t>Bifurc</w:t>
      </w:r>
      <w:proofErr w:type="spellEnd"/>
      <w:r w:rsidRPr="00D62049">
        <w:rPr>
          <w:i/>
        </w:rPr>
        <w:t xml:space="preserve"> Chaos</w:t>
      </w:r>
      <w:r w:rsidRPr="00D62049">
        <w:t xml:space="preserve">. 2015;25(04):1530011. </w:t>
      </w:r>
    </w:p>
    <w:p w:rsidR="009110E0" w:rsidRPr="00D62049" w:rsidRDefault="009110E0" w:rsidP="00C33948">
      <w:pPr>
        <w:pStyle w:val="Bibliography"/>
      </w:pPr>
      <w:r w:rsidRPr="00D62049">
        <w:t xml:space="preserve">65. </w:t>
      </w:r>
      <w:r w:rsidRPr="00D62049">
        <w:tab/>
      </w:r>
      <w:proofErr w:type="spellStart"/>
      <w:r w:rsidRPr="00D62049">
        <w:t>Sprott</w:t>
      </w:r>
      <w:proofErr w:type="spellEnd"/>
      <w:r w:rsidRPr="00D62049">
        <w:t xml:space="preserve"> JC, </w:t>
      </w:r>
      <w:proofErr w:type="spellStart"/>
      <w:r w:rsidRPr="00D62049">
        <w:t>Xiong</w:t>
      </w:r>
      <w:proofErr w:type="spellEnd"/>
      <w:r w:rsidRPr="00D62049">
        <w:t xml:space="preserve"> A. Classifying and Quantifying Basins of Attraction. </w:t>
      </w:r>
      <w:r w:rsidRPr="00D62049">
        <w:rPr>
          <w:i/>
        </w:rPr>
        <w:t>Chaos</w:t>
      </w:r>
      <w:r w:rsidRPr="00D62049">
        <w:t xml:space="preserve">. 2015;25(8):083101. </w:t>
      </w:r>
    </w:p>
    <w:p w:rsidR="009110E0" w:rsidRPr="00D62049" w:rsidRDefault="009110E0" w:rsidP="00C33948">
      <w:pPr>
        <w:pStyle w:val="Bibliography"/>
      </w:pPr>
      <w:r w:rsidRPr="00D62049">
        <w:t xml:space="preserve">66. </w:t>
      </w:r>
      <w:r w:rsidRPr="00D62049">
        <w:tab/>
        <w:t xml:space="preserve">Brown TA. Measuring Chaos Using the Lyapunov Exponent. In: Kiel LD, Elliott E, editors. </w:t>
      </w:r>
      <w:r w:rsidRPr="00D62049">
        <w:rPr>
          <w:i/>
        </w:rPr>
        <w:t>Chaos Theory in the Social Sciences</w:t>
      </w:r>
      <w:r w:rsidRPr="00D62049">
        <w:t xml:space="preserve">. Ann Arbor: University of Michigan Press; 1996. p. 53–66. </w:t>
      </w:r>
    </w:p>
    <w:p w:rsidR="009110E0" w:rsidRPr="00D62049" w:rsidRDefault="009110E0" w:rsidP="00C33948">
      <w:pPr>
        <w:pStyle w:val="Bibliography"/>
      </w:pPr>
      <w:r w:rsidRPr="00D62049">
        <w:t xml:space="preserve">67. </w:t>
      </w:r>
      <w:r w:rsidRPr="00D62049">
        <w:tab/>
        <w:t xml:space="preserve">Wolf A, Swift JB, Swinney HL, </w:t>
      </w:r>
      <w:proofErr w:type="spellStart"/>
      <w:r w:rsidRPr="00D62049">
        <w:t>Vastano</w:t>
      </w:r>
      <w:proofErr w:type="spellEnd"/>
      <w:r w:rsidRPr="00D62049">
        <w:t xml:space="preserve"> JA. Determining Lyapunov Exponents from a Time Series. </w:t>
      </w:r>
      <w:r w:rsidRPr="00D62049">
        <w:rPr>
          <w:i/>
        </w:rPr>
        <w:t>Phys Nonlinear Phenom</w:t>
      </w:r>
      <w:r w:rsidRPr="00D62049">
        <w:t xml:space="preserve">. 1985;16(1):285–317. </w:t>
      </w:r>
    </w:p>
    <w:p w:rsidR="009110E0" w:rsidRPr="00D62049" w:rsidRDefault="009110E0" w:rsidP="00C33948">
      <w:pPr>
        <w:pStyle w:val="Bibliography"/>
      </w:pPr>
      <w:r w:rsidRPr="00D62049">
        <w:t xml:space="preserve">68. </w:t>
      </w:r>
      <w:r w:rsidRPr="00D62049">
        <w:tab/>
      </w:r>
      <w:proofErr w:type="spellStart"/>
      <w:r w:rsidRPr="00D62049">
        <w:t>Dingwell</w:t>
      </w:r>
      <w:proofErr w:type="spellEnd"/>
      <w:r w:rsidRPr="00D62049">
        <w:t xml:space="preserve"> JB. Lyapunov Exponents. In: </w:t>
      </w:r>
      <w:proofErr w:type="spellStart"/>
      <w:r w:rsidRPr="00D62049">
        <w:t>Akay</w:t>
      </w:r>
      <w:proofErr w:type="spellEnd"/>
      <w:r w:rsidRPr="00D62049">
        <w:t xml:space="preserve"> M, editor. </w:t>
      </w:r>
      <w:r w:rsidRPr="00D62049">
        <w:rPr>
          <w:i/>
        </w:rPr>
        <w:t>Wiley Encyclopedia of Biomedical Engineering</w:t>
      </w:r>
      <w:r w:rsidRPr="00D62049">
        <w:t xml:space="preserve">. Hoboken: John Wiley &amp; Sons; 2006. </w:t>
      </w:r>
    </w:p>
    <w:p w:rsidR="009110E0" w:rsidRPr="00D62049" w:rsidRDefault="009110E0" w:rsidP="00C33948">
      <w:pPr>
        <w:pStyle w:val="Bibliography"/>
      </w:pPr>
      <w:r w:rsidRPr="00D62049">
        <w:t xml:space="preserve">69. </w:t>
      </w:r>
      <w:r w:rsidRPr="00D62049">
        <w:tab/>
        <w:t xml:space="preserve">Chan K-S, Tong H. </w:t>
      </w:r>
      <w:r w:rsidRPr="00D62049">
        <w:rPr>
          <w:i/>
        </w:rPr>
        <w:t>Chaos: A Statistical Perspective</w:t>
      </w:r>
      <w:r w:rsidRPr="00D62049">
        <w:t xml:space="preserve">. New York: Springer Science &amp; Business Media; 2013. </w:t>
      </w:r>
    </w:p>
    <w:p w:rsidR="009110E0" w:rsidRPr="00D62049" w:rsidRDefault="009110E0" w:rsidP="00C33948">
      <w:pPr>
        <w:pStyle w:val="Bibliography"/>
      </w:pPr>
      <w:r w:rsidRPr="00D62049">
        <w:t xml:space="preserve">70. </w:t>
      </w:r>
      <w:r w:rsidRPr="00D62049">
        <w:tab/>
        <w:t xml:space="preserve">Hunt BR, Ott E. Defining Chaos. </w:t>
      </w:r>
      <w:r w:rsidRPr="00D62049">
        <w:rPr>
          <w:i/>
        </w:rPr>
        <w:t>Chaos</w:t>
      </w:r>
      <w:r w:rsidRPr="00D62049">
        <w:t xml:space="preserve">. 2015;25(9):097618. </w:t>
      </w:r>
    </w:p>
    <w:p w:rsidR="009110E0" w:rsidRPr="00D62049" w:rsidRDefault="009110E0" w:rsidP="00C33948">
      <w:pPr>
        <w:pStyle w:val="Bibliography"/>
      </w:pPr>
      <w:r w:rsidRPr="00D62049">
        <w:t xml:space="preserve">71. </w:t>
      </w:r>
      <w:r w:rsidRPr="00D62049">
        <w:tab/>
      </w:r>
      <w:proofErr w:type="spellStart"/>
      <w:r w:rsidRPr="00D62049">
        <w:t>Kantz</w:t>
      </w:r>
      <w:proofErr w:type="spellEnd"/>
      <w:r w:rsidRPr="00D62049">
        <w:t xml:space="preserve"> H, </w:t>
      </w:r>
      <w:proofErr w:type="spellStart"/>
      <w:r w:rsidRPr="00D62049">
        <w:t>Radons</w:t>
      </w:r>
      <w:proofErr w:type="spellEnd"/>
      <w:r w:rsidRPr="00D62049">
        <w:t xml:space="preserve"> G, Yang H. The Problem of Spurious Lyapunov Exponents in Time Series Analysis and Its Solution by Covariant Lyapunov Vectors. </w:t>
      </w:r>
      <w:r w:rsidRPr="00D62049">
        <w:rPr>
          <w:i/>
        </w:rPr>
        <w:t xml:space="preserve">J Phys Math </w:t>
      </w:r>
      <w:proofErr w:type="spellStart"/>
      <w:r w:rsidRPr="00D62049">
        <w:rPr>
          <w:i/>
        </w:rPr>
        <w:t>Theor</w:t>
      </w:r>
      <w:proofErr w:type="spellEnd"/>
      <w:r w:rsidRPr="00D62049">
        <w:t xml:space="preserve">. 2013 Jun 28;46(25):254009. </w:t>
      </w:r>
      <w:r w:rsidRPr="00D62049">
        <w:fldChar w:fldCharType="end"/>
      </w:r>
    </w:p>
    <w:p w:rsidR="009110E0" w:rsidRPr="00D62049" w:rsidRDefault="009110E0" w:rsidP="00C33948"/>
    <w:p w:rsidR="009110E0" w:rsidRPr="00D62049" w:rsidRDefault="009110E0" w:rsidP="00C33948"/>
    <w:p w:rsidR="009110E0" w:rsidRPr="00D62049" w:rsidRDefault="009110E0" w:rsidP="00C33948">
      <w:pPr>
        <w:pStyle w:val="Heading2"/>
      </w:pPr>
      <w:bookmarkStart w:id="40" w:name="_Toc465957088"/>
      <w:r w:rsidRPr="00D62049">
        <w:t>Appendix</w:t>
      </w:r>
      <w:bookmarkEnd w:id="40"/>
    </w:p>
    <w:p w:rsidR="009110E0" w:rsidRPr="00D62049" w:rsidRDefault="009110E0" w:rsidP="00C33948">
      <w:r w:rsidRPr="00D62049">
        <w:t>Pynamical and all of the code used to develop these models and produce these visualizations are available in a public repository on GitHub at https://github.com/gboeing/pynamical. Pynamical is built on top of Python</w:t>
      </w:r>
      <w:r w:rsidR="00E05270">
        <w:t>’</w:t>
      </w:r>
      <w:r w:rsidRPr="00D62049">
        <w:t xml:space="preserve">s </w:t>
      </w:r>
      <w:r w:rsidRPr="00D62049">
        <w:rPr>
          <w:i/>
        </w:rPr>
        <w:t>pandas</w:t>
      </w:r>
      <w:r w:rsidRPr="00D62049">
        <w:t xml:space="preserve">, </w:t>
      </w:r>
      <w:proofErr w:type="spellStart"/>
      <w:r w:rsidRPr="00D62049">
        <w:rPr>
          <w:i/>
        </w:rPr>
        <w:t>numpy</w:t>
      </w:r>
      <w:proofErr w:type="spellEnd"/>
      <w:r w:rsidRPr="00D62049">
        <w:t>,</w:t>
      </w:r>
      <w:r w:rsidR="006E2FB7">
        <w:t xml:space="preserve"> and</w:t>
      </w:r>
      <w:r w:rsidRPr="00D62049">
        <w:t xml:space="preserve"> </w:t>
      </w:r>
      <w:proofErr w:type="spellStart"/>
      <w:r w:rsidRPr="00D62049">
        <w:rPr>
          <w:i/>
        </w:rPr>
        <w:t>matplotlib</w:t>
      </w:r>
      <w:proofErr w:type="spellEnd"/>
      <w:r w:rsidR="006E2FB7">
        <w:t xml:space="preserve"> </w:t>
      </w:r>
      <w:r w:rsidRPr="00D62049">
        <w:t xml:space="preserve">code libraries: </w:t>
      </w:r>
    </w:p>
    <w:p w:rsidR="009110E0" w:rsidRPr="00D62049" w:rsidRDefault="009110E0" w:rsidP="00C33948">
      <w:pPr>
        <w:pStyle w:val="ListParagraph"/>
        <w:numPr>
          <w:ilvl w:val="0"/>
          <w:numId w:val="1"/>
        </w:numPr>
      </w:pPr>
      <w:proofErr w:type="spellStart"/>
      <w:r w:rsidRPr="00D62049">
        <w:rPr>
          <w:i/>
        </w:rPr>
        <w:t>numpy</w:t>
      </w:r>
      <w:proofErr w:type="spellEnd"/>
      <w:r w:rsidRPr="00D62049">
        <w:t xml:space="preserve"> is a numerical library that handles the underlying numerical vectors</w:t>
      </w:r>
    </w:p>
    <w:p w:rsidR="009110E0" w:rsidRPr="00D62049" w:rsidRDefault="009110E0" w:rsidP="00C33948">
      <w:pPr>
        <w:pStyle w:val="ListParagraph"/>
        <w:numPr>
          <w:ilvl w:val="0"/>
          <w:numId w:val="1"/>
        </w:numPr>
      </w:pPr>
      <w:r w:rsidRPr="00D62049">
        <w:rPr>
          <w:i/>
        </w:rPr>
        <w:t>pandas</w:t>
      </w:r>
      <w:r w:rsidRPr="00D62049">
        <w:t xml:space="preserve"> </w:t>
      </w:r>
      <w:proofErr w:type="gramStart"/>
      <w:r w:rsidRPr="00D62049">
        <w:t>handles</w:t>
      </w:r>
      <w:proofErr w:type="gramEnd"/>
      <w:r w:rsidRPr="00D62049">
        <w:t xml:space="preserve"> the higher-level data structures and analysis</w:t>
      </w:r>
    </w:p>
    <w:p w:rsidR="006E2FB7" w:rsidRDefault="009110E0" w:rsidP="006E2FB7">
      <w:pPr>
        <w:pStyle w:val="ListParagraph"/>
        <w:numPr>
          <w:ilvl w:val="0"/>
          <w:numId w:val="1"/>
        </w:numPr>
      </w:pPr>
      <w:proofErr w:type="spellStart"/>
      <w:r w:rsidRPr="00D62049">
        <w:rPr>
          <w:i/>
        </w:rPr>
        <w:t>matplotlib</w:t>
      </w:r>
      <w:proofErr w:type="spellEnd"/>
      <w:r w:rsidRPr="00D62049">
        <w:t xml:space="preserve"> is the engine used to produce the visualizations and graphics</w:t>
      </w:r>
    </w:p>
    <w:p w:rsidR="009110E0" w:rsidRPr="00D62049" w:rsidRDefault="009110E0" w:rsidP="006E2FB7">
      <w:r w:rsidRPr="00D62049">
        <w:t>Pynamical defines extensible functions to express the discrete map</w:t>
      </w:r>
      <w:r w:rsidR="00E05270">
        <w:t>’</w:t>
      </w:r>
      <w:r w:rsidRPr="00D62049">
        <w:t xml:space="preserve">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w:t>
      </w:r>
      <w:r w:rsidRPr="00D62049">
        <w:lastRenderedPageBreak/>
        <w:t>particular light on the fractal nature of strange attractors as they stretch and fold state space, thus serving as an indispensable tool for pedagogy and visual information presentation.</w:t>
      </w:r>
    </w:p>
    <w:p w:rsidR="009110E0" w:rsidRPr="00D62049" w:rsidRDefault="009110E0" w:rsidP="00C33948">
      <w:r w:rsidRPr="00D62049">
        <w:t xml:space="preserve">Pynamical is very simple to use and serves as a useful tool for introducing nonlinear dynamics and chaos. Sample code to produce some of the visualizations in the </w:t>
      </w:r>
      <w:r w:rsidR="00085018" w:rsidRPr="00D62049">
        <w:t>chapter</w:t>
      </w:r>
      <w:r w:rsidRPr="00D62049">
        <w:t xml:space="preserve"> demonstrates this simplicity. One merely imports Pynamical into the Python environment then runs the following code to produce the visualization:</w:t>
      </w:r>
    </w:p>
    <w:p w:rsidR="009110E0" w:rsidRPr="00D62049" w:rsidRDefault="009110E0" w:rsidP="00C33948">
      <w:pPr>
        <w:pStyle w:val="Code"/>
      </w:pPr>
      <w:r w:rsidRPr="00D62049">
        <w:t xml:space="preserve">Figure </w:t>
      </w:r>
      <w:r w:rsidR="00A871E1">
        <w:t>2.</w:t>
      </w:r>
      <w:r w:rsidRPr="00D62049">
        <w:t xml:space="preserve">2: </w:t>
      </w:r>
      <w:proofErr w:type="spellStart"/>
      <w:r w:rsidRPr="00567C2D">
        <w:rPr>
          <w:rStyle w:val="PythonCodeChar"/>
        </w:rPr>
        <w:t>bifurcation_plot</w:t>
      </w:r>
      <w:proofErr w:type="spellEnd"/>
      <w:r w:rsidRPr="00567C2D">
        <w:rPr>
          <w:rStyle w:val="PythonCodeChar"/>
        </w:rPr>
        <w:t>(simulate(</w:t>
      </w:r>
      <w:proofErr w:type="spellStart"/>
      <w:r w:rsidRPr="00567C2D">
        <w:rPr>
          <w:rStyle w:val="PythonCodeChar"/>
        </w:rPr>
        <w:t>num_rates</w:t>
      </w:r>
      <w:proofErr w:type="spellEnd"/>
      <w:r w:rsidRPr="00567C2D">
        <w:rPr>
          <w:rStyle w:val="PythonCodeChar"/>
        </w:rPr>
        <w:t>=1000))</w:t>
      </w:r>
      <w:r w:rsidRPr="00D62049">
        <w:rPr>
          <w:sz w:val="22"/>
        </w:rPr>
        <w:t xml:space="preserve"> </w:t>
      </w:r>
    </w:p>
    <w:p w:rsidR="009110E0" w:rsidRPr="00D62049" w:rsidRDefault="009110E0" w:rsidP="00C33948">
      <w:pPr>
        <w:pStyle w:val="Code"/>
      </w:pPr>
      <w:r w:rsidRPr="00D62049">
        <w:t xml:space="preserve">Figure </w:t>
      </w:r>
      <w:r w:rsidR="00A871E1">
        <w:t>2.</w:t>
      </w:r>
      <w:r w:rsidRPr="00D62049">
        <w:t xml:space="preserve">4: </w:t>
      </w:r>
      <w:proofErr w:type="spellStart"/>
      <w:r w:rsidRPr="00567C2D">
        <w:rPr>
          <w:rStyle w:val="PythonCodeChar"/>
        </w:rPr>
        <w:t>bifurcation_</w:t>
      </w:r>
      <w:proofErr w:type="gramStart"/>
      <w:r w:rsidRPr="00567C2D">
        <w:rPr>
          <w:rStyle w:val="PythonCodeChar"/>
        </w:rPr>
        <w:t>plot</w:t>
      </w:r>
      <w:proofErr w:type="spellEnd"/>
      <w:r w:rsidRPr="00567C2D">
        <w:rPr>
          <w:rStyle w:val="PythonCodeChar"/>
        </w:rPr>
        <w:t>(</w:t>
      </w:r>
      <w:proofErr w:type="gramEnd"/>
      <w:r w:rsidRPr="00567C2D">
        <w:rPr>
          <w:rStyle w:val="PythonCodeChar"/>
        </w:rPr>
        <w:t xml:space="preserve">simulate(min=3.7, max=3.9, </w:t>
      </w:r>
      <w:proofErr w:type="spellStart"/>
      <w:r w:rsidRPr="00567C2D">
        <w:rPr>
          <w:rStyle w:val="PythonCodeChar"/>
        </w:rPr>
        <w:t>num_rates</w:t>
      </w:r>
      <w:proofErr w:type="spellEnd"/>
      <w:r w:rsidRPr="00567C2D">
        <w:rPr>
          <w:rStyle w:val="PythonCodeChar"/>
        </w:rPr>
        <w:t>=1000))</w:t>
      </w:r>
      <w:r w:rsidRPr="00D62049">
        <w:t xml:space="preserve"> </w:t>
      </w:r>
    </w:p>
    <w:p w:rsidR="009110E0" w:rsidRPr="00D62049" w:rsidRDefault="009110E0" w:rsidP="00C33948">
      <w:pPr>
        <w:pStyle w:val="Code"/>
      </w:pPr>
      <w:r w:rsidRPr="00D62049">
        <w:t xml:space="preserve">Figure </w:t>
      </w:r>
      <w:r w:rsidR="00A871E1">
        <w:t>2.</w:t>
      </w:r>
      <w:r w:rsidRPr="00D62049">
        <w:t xml:space="preserve">6d: </w:t>
      </w:r>
      <w:proofErr w:type="spellStart"/>
      <w:r w:rsidRPr="00567C2D">
        <w:rPr>
          <w:rStyle w:val="PythonCodeChar"/>
        </w:rPr>
        <w:t>phase_</w:t>
      </w:r>
      <w:proofErr w:type="gramStart"/>
      <w:r w:rsidRPr="00567C2D">
        <w:rPr>
          <w:rStyle w:val="PythonCodeChar"/>
        </w:rPr>
        <w:t>diagram</w:t>
      </w:r>
      <w:proofErr w:type="spellEnd"/>
      <w:r w:rsidRPr="00567C2D">
        <w:rPr>
          <w:rStyle w:val="PythonCodeChar"/>
        </w:rPr>
        <w:t>(</w:t>
      </w:r>
      <w:proofErr w:type="gramEnd"/>
      <w:r w:rsidRPr="00567C2D">
        <w:rPr>
          <w:rStyle w:val="PythonCodeChar"/>
        </w:rPr>
        <w:t>simulate(</w:t>
      </w:r>
      <w:proofErr w:type="spellStart"/>
      <w:r w:rsidRPr="00567C2D">
        <w:rPr>
          <w:rStyle w:val="PythonCodeChar"/>
        </w:rPr>
        <w:t>num_gens</w:t>
      </w:r>
      <w:proofErr w:type="spellEnd"/>
      <w:r w:rsidRPr="00567C2D">
        <w:rPr>
          <w:rStyle w:val="PythonCodeChar"/>
        </w:rPr>
        <w:t>=100, min=3.57))</w:t>
      </w:r>
    </w:p>
    <w:p w:rsidR="009110E0" w:rsidRPr="00D62049" w:rsidRDefault="009110E0" w:rsidP="00C33948">
      <w:pPr>
        <w:pStyle w:val="Code"/>
      </w:pPr>
      <w:r w:rsidRPr="00D62049">
        <w:t xml:space="preserve">Figure </w:t>
      </w:r>
      <w:r w:rsidR="00A871E1">
        <w:t>2.</w:t>
      </w:r>
      <w:r w:rsidRPr="00D62049">
        <w:t xml:space="preserve">8d: </w:t>
      </w:r>
      <w:proofErr w:type="spellStart"/>
      <w:r w:rsidRPr="00567C2D">
        <w:rPr>
          <w:rStyle w:val="PythonCodeChar"/>
        </w:rPr>
        <w:t>cobweb_</w:t>
      </w:r>
      <w:proofErr w:type="gramStart"/>
      <w:r w:rsidRPr="00567C2D">
        <w:rPr>
          <w:rStyle w:val="PythonCodeChar"/>
        </w:rPr>
        <w:t>plot</w:t>
      </w:r>
      <w:proofErr w:type="spellEnd"/>
      <w:r w:rsidRPr="00567C2D">
        <w:rPr>
          <w:rStyle w:val="PythonCodeChar"/>
        </w:rPr>
        <w:t>(</w:t>
      </w:r>
      <w:proofErr w:type="gramEnd"/>
      <w:r w:rsidRPr="00567C2D">
        <w:rPr>
          <w:rStyle w:val="PythonCodeChar"/>
        </w:rPr>
        <w:t>r=3.9, x0=0.5)</w:t>
      </w:r>
    </w:p>
    <w:p w:rsidR="009110E0" w:rsidRPr="00D62049" w:rsidRDefault="009110E0" w:rsidP="0064522A">
      <w:pPr>
        <w:pStyle w:val="Code"/>
      </w:pPr>
      <w:r w:rsidRPr="00D62049">
        <w:t xml:space="preserve">Figure </w:t>
      </w:r>
      <w:r w:rsidR="00A871E1">
        <w:t>2.</w:t>
      </w:r>
      <w:r w:rsidRPr="00D62049">
        <w:t xml:space="preserve">11: </w:t>
      </w:r>
      <w:r w:rsidRPr="00567C2D">
        <w:rPr>
          <w:rStyle w:val="PythonCodeChar"/>
        </w:rPr>
        <w:t>phase_diagram_3</w:t>
      </w:r>
      <w:proofErr w:type="gramStart"/>
      <w:r w:rsidRPr="00567C2D">
        <w:rPr>
          <w:rStyle w:val="PythonCodeChar"/>
        </w:rPr>
        <w:t>d(</w:t>
      </w:r>
      <w:proofErr w:type="gramEnd"/>
      <w:r w:rsidRPr="00567C2D">
        <w:rPr>
          <w:rStyle w:val="PythonCodeChar"/>
        </w:rPr>
        <w:t>simulate(</w:t>
      </w:r>
      <w:proofErr w:type="spellStart"/>
      <w:r w:rsidRPr="00567C2D">
        <w:rPr>
          <w:rStyle w:val="PythonCodeChar"/>
        </w:rPr>
        <w:t>num_gens</w:t>
      </w:r>
      <w:proofErr w:type="spellEnd"/>
      <w:r w:rsidRPr="00567C2D">
        <w:rPr>
          <w:rStyle w:val="PythonCodeChar"/>
        </w:rPr>
        <w:t xml:space="preserve">=4000, min=3.6, </w:t>
      </w:r>
      <w:proofErr w:type="spellStart"/>
      <w:r w:rsidRPr="00567C2D">
        <w:rPr>
          <w:rStyle w:val="PythonCodeChar"/>
        </w:rPr>
        <w:t>num_rates</w:t>
      </w:r>
      <w:proofErr w:type="spellEnd"/>
      <w:r w:rsidRPr="00567C2D">
        <w:rPr>
          <w:rStyle w:val="PythonCodeChar"/>
        </w:rPr>
        <w:t>=50)</w:t>
      </w:r>
    </w:p>
    <w:p w:rsidR="0064522A" w:rsidRDefault="0064522A" w:rsidP="00C33948"/>
    <w:p w:rsidR="00DA3A42" w:rsidRPr="00D62049" w:rsidRDefault="009110E0" w:rsidP="00C33948">
      <w:r w:rsidRPr="00D62049">
        <w:t xml:space="preserve">Python was selected for developing Pynamical and the visualizations in this </w:t>
      </w:r>
      <w:r w:rsidR="00085018" w:rsidRPr="00D62049">
        <w:t>chapter</w:t>
      </w:r>
      <w:r w:rsidRPr="00D62049">
        <w:t xml:space="preserve"> because it is a standard programming environment for information visualization. Python is fast, free, powerful, and open-source. Although it is an interpreted language, several of its libraries such as </w:t>
      </w:r>
      <w:proofErr w:type="spellStart"/>
      <w:r w:rsidRPr="00D62049">
        <w:rPr>
          <w:i/>
        </w:rPr>
        <w:t>numpy</w:t>
      </w:r>
      <w:proofErr w:type="spellEnd"/>
      <w:r w:rsidRPr="00D62049">
        <w:rPr>
          <w:i/>
        </w:rPr>
        <w:t xml:space="preserve"> </w:t>
      </w:r>
      <w:r w:rsidRPr="00D62049">
        <w:t xml:space="preserve">provide compiled components for </w:t>
      </w:r>
      <w:proofErr w:type="spellStart"/>
      <w:r w:rsidRPr="00D62049">
        <w:t>vectorized</w:t>
      </w:r>
      <w:proofErr w:type="spellEnd"/>
      <w:r w:rsidRPr="00D62049">
        <w:t xml:space="preserve"> </w:t>
      </w:r>
      <w:r w:rsidRPr="00D62049">
        <w:lastRenderedPageBreak/>
        <w:t>numerical functions, making mathematical modeling fast and efficient. These can take advantage of the optimized mathematical routines of Intel processors</w:t>
      </w:r>
      <w:r w:rsidR="00E05270">
        <w:t>’</w:t>
      </w:r>
      <w:r w:rsidRPr="00D62049">
        <w:t xml:space="preserve"> Math Kernel Library. Python is multi-purpose and a researcher can use its standard syntax and 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DA3A42" w:rsidRPr="00D62049" w:rsidRDefault="00DA3A42" w:rsidP="00C33948">
      <w:r w:rsidRPr="00D62049">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4B49D7">
      <w:pPr>
        <w:pStyle w:val="Heading1"/>
      </w:pPr>
      <w:bookmarkStart w:id="41" w:name="_Toc465957089"/>
      <w:r w:rsidRPr="00D62049">
        <w:t>Complexity and Cities</w:t>
      </w:r>
      <w:bookmarkEnd w:id="41"/>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42" w:name="_Toc465957090"/>
      <w:r w:rsidRPr="00D62049">
        <w:lastRenderedPageBreak/>
        <w:t>Abstract</w:t>
      </w:r>
      <w:bookmarkEnd w:id="42"/>
    </w:p>
    <w:p w:rsidR="00DA3A42" w:rsidRPr="00D62049" w:rsidRDefault="00DA3A42" w:rsidP="00C33948">
      <w:pPr>
        <w:rPr>
          <w:u w:val="single"/>
        </w:rPr>
      </w:pPr>
      <w:r w:rsidRPr="00D62049">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is literature suffers from two accessibility problems. First, it tends to be written at a level understandable for readers already versed in the science of complex systems, but not for the general planner reader. Technical concepts are often only half-explained, if at all. Second, when addressed more generally to planners or qualitative scholars, much urban complexity literature takes considerable liberties with concepts from the science of complex systems. Complexity theory is sometimes adopted into the planning literature in obscure or contradictory ways, and appealing concepts or methods are cherry-picked from it without robustly confronting complex systems and their full implications. The interdisciplinary appeal and trendiness of complexity in the social sciences has resulted in a bit of a morass of ambiguous terminology, internal inconsistencies, and overloaded concepts open to multiple interpretations. This </w:t>
      </w:r>
      <w:r w:rsidR="007439F1">
        <w:t>chapter</w:t>
      </w:r>
      <w:r w:rsidRPr="00D62049">
        <w:t xml:space="preserve"> unpacks the key foundational concepts of complex systems</w:t>
      </w:r>
      <w:r w:rsidR="00750CE0">
        <w:t xml:space="preserve"> and network</w:t>
      </w:r>
      <w:r w:rsidRPr="00D62049">
        <w:t xml:space="preserve"> science in a brief, straightforward manner. It provides explanatory examples of these concepts familiar to scholars and practitioners not already versed in the technical science of complexity. Finally, it outlines the key </w:t>
      </w:r>
      <w:r w:rsidRPr="00D62049">
        <w:lastRenderedPageBreak/>
        <w:t>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43" w:name="_Toc465957091"/>
      <w:r w:rsidRPr="00D62049">
        <w:t>Introduction</w:t>
      </w:r>
      <w:bookmarkEnd w:id="43"/>
    </w:p>
    <w:p w:rsidR="00DA3A42" w:rsidRPr="00D62049" w:rsidRDefault="00DA3A42" w:rsidP="00C33948">
      <w:r w:rsidRPr="00D62049">
        <w:t>Complexity theory has become a popular framework for scholarly enquiries into planning and urban studies over the past 40 years. Although it entails a fundamental shift away from the belief that predictive certainty is possible with complex systems such as cities, it can serve as a useful new lens for explaining urban phenomena, studying city processes and form, and considering planning interventions. Complexity provides a comprehensive framework that might build connections between quantitative and qualitative urban disciplines (</w:t>
      </w:r>
      <w:proofErr w:type="spellStart"/>
      <w:r w:rsidRPr="00D62049">
        <w:t>Portugali</w:t>
      </w:r>
      <w:proofErr w:type="spellEnd"/>
      <w:r w:rsidRPr="00D62049">
        <w:t xml:space="preserve"> 2006). Yet it is not without flaws. Complexity theory is sometimes adopted into the social science literature in obscure or contradictory ways, and appealing concepts or methods are cherry-picked from it without robustly confronting the theory and its full implications.</w:t>
      </w:r>
    </w:p>
    <w:p w:rsidR="00DA3A42" w:rsidRPr="00D62049" w:rsidRDefault="00DA3A42" w:rsidP="00C33948">
      <w:r w:rsidRPr="00D62049">
        <w:t xml:space="preserve">In particular, complexity theory in the planning literature has suffered from three major problems. First, physical scientists will often apply it </w:t>
      </w:r>
      <w:proofErr w:type="spellStart"/>
      <w:r w:rsidRPr="00D62049">
        <w:t>atheoretically</w:t>
      </w:r>
      <w:proofErr w:type="spellEnd"/>
      <w:r w:rsidRPr="00D62049">
        <w:t xml:space="preserve">, either unconstructively problematizing planning or naively mathematically proving long recognized urban phenomena. Second, scholars embedded in planning scholarship will cherry pick concepts from complexity theory and use them abstractly and vaguely as </w:t>
      </w:r>
      <w:r w:rsidRPr="00D62049">
        <w:lastRenderedPageBreak/>
        <w:t>something of magical totems. Third, because of the first two problems, many scholars have dismissed complexity as a sort of trendy malarkey.</w:t>
      </w:r>
    </w:p>
    <w:p w:rsidR="00DA3A42" w:rsidRPr="00D62049" w:rsidRDefault="00DA3A42" w:rsidP="00C33948">
      <w:r w:rsidRPr="00D62049">
        <w:t>Fortunately, complexity is rather well-established, rigorous, and can offer us useful new insights into cities as complex systems. Yet it is not very well understood or explained in the planning literature, including in many of the scholarly articles that borrow from it. Even the term itself is something of a misnomer: there is no single complexity theory but rather a wide array of concepts and tools that can be applied to the study of complex systems across numerous disciplines (Manson and O</w:t>
      </w:r>
      <w:r w:rsidR="00E05270">
        <w:t>’</w:t>
      </w:r>
      <w:r w:rsidRPr="00D62049">
        <w:t xml:space="preserve">Sullivan 2006; Haken 2012). The interdisciplinary appeal and trendiness of complexity in the social sciences has resulted in a bit of a morass of ambiguous terminology, internal inconsistencies, and overloaded concepts open to multiple interpretations. This </w:t>
      </w:r>
      <w:r w:rsidR="00085018" w:rsidRPr="00D62049">
        <w:t>chapter</w:t>
      </w:r>
      <w:r w:rsidRPr="00D62049">
        <w:t xml:space="preserve"> attempts to unpack the key shared, foundational concepts in a brief, straightforward manner.</w:t>
      </w:r>
    </w:p>
    <w:p w:rsidR="00DA3A42" w:rsidRPr="00D62049" w:rsidRDefault="00DA3A42" w:rsidP="00C33948"/>
    <w:p w:rsidR="00DA3A42" w:rsidRPr="00D62049" w:rsidRDefault="00DA3A42" w:rsidP="00C33948">
      <w:pPr>
        <w:pStyle w:val="Heading2"/>
      </w:pPr>
      <w:bookmarkStart w:id="44" w:name="_Toc465957092"/>
      <w:r w:rsidRPr="00D62049">
        <w:t>Systems and Dynamics</w:t>
      </w:r>
      <w:bookmarkEnd w:id="44"/>
    </w:p>
    <w:p w:rsidR="00DA3A42" w:rsidRPr="00D62049" w:rsidRDefault="00DA3A42" w:rsidP="00C33948">
      <w:r w:rsidRPr="00D62049">
        <w:t xml:space="preserve">A </w:t>
      </w:r>
      <w:r w:rsidRPr="00D62049">
        <w:rPr>
          <w:rStyle w:val="TermChar"/>
        </w:rPr>
        <w:t>system</w:t>
      </w:r>
      <w:r w:rsidRPr="00D62049">
        <w:t xml:space="preserve"> is a set of interacting components that together form a whole. In the context of complexity theory, to say that a system is </w:t>
      </w:r>
      <w:r w:rsidRPr="00D62049">
        <w:rPr>
          <w:rStyle w:val="TermChar"/>
        </w:rPr>
        <w:t>complex</w:t>
      </w:r>
      <w:r w:rsidRPr="00D62049">
        <w:t xml:space="preserve"> is to say that we cannot understand its behavior simply by examining its constituent parts (Mitchell 2009). Complex systems comprise many interacting subcomponents whose recurrent </w:t>
      </w:r>
      <w:r w:rsidRPr="00D62049">
        <w:lastRenderedPageBreak/>
        <w:t>interactions cause nonlinear feedback, collective behavior, and unpredictable emergent phenomena at larger scales (</w:t>
      </w:r>
      <w:proofErr w:type="spellStart"/>
      <w:r w:rsidRPr="00D62049">
        <w:t>Rickles</w:t>
      </w:r>
      <w:proofErr w:type="spellEnd"/>
      <w:r w:rsidRPr="00D62049">
        <w:t xml:space="preserve"> et al. 2007). In contrast, </w:t>
      </w:r>
      <w:r w:rsidRPr="00D62049">
        <w:rPr>
          <w:rStyle w:val="TermChar"/>
        </w:rPr>
        <w:t>complicated</w:t>
      </w:r>
      <w:r w:rsidRPr="00D62049">
        <w:t xml:space="preserve"> refers merely to being made up of many interrelated parts. </w:t>
      </w:r>
    </w:p>
    <w:p w:rsidR="00DA3A42" w:rsidRPr="00D62049" w:rsidRDefault="00DA3A42" w:rsidP="00C33948">
      <w:r w:rsidRPr="00D62049">
        <w:t xml:space="preserve">Examples are useful to disambiguate these types of systems. A wind-up clock is an example of a simple system with few interrelated parts, whereas an automobile is an example of a complicated system with many interrelated parts. Stock markets, the climate, and cities are examples of complex systems. Complex systems are defined more by their internal relationships than they are by their constituent parts (Manson 2001). It is this 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E05270">
        <w:t>’</w:t>
      </w:r>
      <w:r w:rsidRPr="00D62049">
        <w:t xml:space="preserve"> behavior. A system</w:t>
      </w:r>
      <w:r w:rsidR="00E05270">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 Related to process, </w:t>
      </w:r>
      <w:r w:rsidRPr="00D62049">
        <w:rPr>
          <w:rStyle w:val="TermChar"/>
        </w:rPr>
        <w:t>dynamics</w:t>
      </w:r>
      <w:r w:rsidRPr="00D62049">
        <w:t xml:space="preserve"> can be interchangeably thought of as the system</w:t>
      </w:r>
      <w:r w:rsidR="00E05270">
        <w:t>’</w:t>
      </w:r>
      <w:r w:rsidRPr="00D62049">
        <w:t xml:space="preserve">s rules or, thus, the paths the system state </w:t>
      </w:r>
      <w:r w:rsidRPr="00D62049">
        <w:lastRenderedPageBreak/>
        <w:t xml:space="preserve">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7439F1">
      <w:pPr>
        <w:pStyle w:val="Caption"/>
      </w:pPr>
      <w:r>
        <w:t xml:space="preserve">Figure </w:t>
      </w:r>
      <w:r w:rsidR="004B49D7">
        <w:fldChar w:fldCharType="begin"/>
      </w:r>
      <w:r w:rsidR="004B49D7">
        <w:instrText xml:space="preserve"> STYLEREF 1 \s </w:instrText>
      </w:r>
      <w:r w:rsidR="004B49D7">
        <w:fldChar w:fldCharType="separate"/>
      </w:r>
      <w:r w:rsidR="00C96F78">
        <w:rPr>
          <w:noProof/>
        </w:rPr>
        <w:t>3</w:t>
      </w:r>
      <w:r w:rsidR="004B49D7">
        <w:rPr>
          <w:noProof/>
        </w:rPr>
        <w:fldChar w:fldCharType="end"/>
      </w:r>
      <w:r>
        <w:t>.</w:t>
      </w:r>
      <w:r w:rsidR="004B49D7">
        <w:fldChar w:fldCharType="begin"/>
      </w:r>
      <w:r w:rsidR="004B49D7">
        <w:instrText xml:space="preserve"> SEQ Figure \* ARABIC \s 1 </w:instrText>
      </w:r>
      <w:r w:rsidR="004B49D7">
        <w:fldChar w:fldCharType="separate"/>
      </w:r>
      <w:r w:rsidR="00C96F78">
        <w:rPr>
          <w:noProof/>
        </w:rPr>
        <w:t>1</w:t>
      </w:r>
      <w:r w:rsidR="004B49D7">
        <w:rPr>
          <w:noProof/>
        </w:rPr>
        <w:fldChar w:fldCharType="end"/>
      </w:r>
      <w:r>
        <w:t xml:space="preserve"> </w:t>
      </w:r>
      <w:r w:rsidRPr="00F464D5">
        <w:t>An example phase space d</w:t>
      </w:r>
      <w:r>
        <w:t>iagram, of the evolution of the Lorenz system over time</w:t>
      </w:r>
      <w:r w:rsidRPr="00F464D5">
        <w:t>.</w:t>
      </w:r>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E05270">
        <w:t>’</w:t>
      </w:r>
      <w:r w:rsidRPr="00D62049">
        <w:t>Sullivan and Perry 2013). Although real world systems tend to be open, models tend be closed to be tractable.</w:t>
      </w:r>
    </w:p>
    <w:p w:rsidR="00DA3A42" w:rsidRPr="00D62049" w:rsidRDefault="00DA3A42" w:rsidP="00C33948">
      <w:r w:rsidRPr="00D62049">
        <w:lastRenderedPageBreak/>
        <w:t xml:space="preserve">Complex systems are </w:t>
      </w:r>
      <w:r w:rsidRPr="00D62049">
        <w:rPr>
          <w:rStyle w:val="TermChar"/>
        </w:rPr>
        <w:t>nonlinear</w:t>
      </w:r>
      <w:r w:rsidRPr="00D62049">
        <w:t xml:space="preserve">. A linear system obeys the superposition principle – if we know the effect of input </w:t>
      </w:r>
      <w:r w:rsidRPr="00D62049">
        <w:rPr>
          <w:i/>
        </w:rPr>
        <w:t>A</w:t>
      </w:r>
      <w:r w:rsidRPr="00D62049">
        <w:t xml:space="preserve"> and the effect of input </w:t>
      </w:r>
      <w:r w:rsidRPr="00D62049">
        <w:rPr>
          <w:i/>
        </w:rPr>
        <w:t>B</w:t>
      </w:r>
      <w:r w:rsidRPr="00D62049">
        <w:t xml:space="preserve"> in a linear system, then we also know the effect of </w:t>
      </w:r>
      <w:r w:rsidRPr="00D62049">
        <w:rPr>
          <w:i/>
        </w:rPr>
        <w:t>A</w:t>
      </w:r>
      <w:r w:rsidRPr="00D62049">
        <w:t>+</w:t>
      </w:r>
      <w:r w:rsidRPr="00D62049">
        <w:rPr>
          <w:i/>
        </w:rPr>
        <w:t>B</w:t>
      </w:r>
      <w:r w:rsidRPr="00D62049">
        <w:t xml:space="preserve"> – but a nonlinear system does not. The superposition principle breaks down when a system</w:t>
      </w:r>
      <w:r w:rsidR="00E05270">
        <w:t>’</w:t>
      </w:r>
      <w:r w:rsidRPr="00D62049">
        <w:t xml:space="preserve">s parts interact with positive feedback and circular causality (Haken 2012). The presence of interactions like </w:t>
      </w:r>
      <w:r w:rsidRPr="00D62049">
        <w:rPr>
          <w:i/>
        </w:rPr>
        <w:t xml:space="preserve">A </w:t>
      </w:r>
      <w:proofErr w:type="gramStart"/>
      <w:r w:rsidRPr="00D62049">
        <w:t>x</w:t>
      </w:r>
      <w:proofErr w:type="gramEnd"/>
      <w:r w:rsidRPr="00D62049">
        <w:t xml:space="preserve"> </w:t>
      </w:r>
      <w:r w:rsidRPr="00D62049">
        <w:rPr>
          <w:i/>
        </w:rPr>
        <w:t xml:space="preserve">B </w:t>
      </w:r>
      <w:r w:rsidRPr="00D62049">
        <w:t>can create thresholds, on either side of which the system behaves very differently.  In a nonlinear system, a small intervention or perturbation can have anywhere from no impact to large, unexpected outcomes. Inputs and outputs are not in proportion to one another. Small changes to single variables could amplify into large system-wide effects, or large changes to multiple subunits could be damped and show no effects system-wide (</w:t>
      </w:r>
      <w:proofErr w:type="spellStart"/>
      <w:r w:rsidRPr="00D62049">
        <w:t>Rickles</w:t>
      </w:r>
      <w:proofErr w:type="spellEnd"/>
      <w:r w:rsidRPr="00D62049">
        <w:t xml:space="preserve"> et al. 2007).</w:t>
      </w:r>
    </w:p>
    <w:p w:rsidR="00DA3A42" w:rsidRPr="00D62049" w:rsidRDefault="00DA3A42" w:rsidP="00C33948">
      <w:r w:rsidRPr="00D62049">
        <w:t xml:space="preserve">Complex systems and chaotic systems are </w:t>
      </w:r>
      <w:r w:rsidR="007439F1">
        <w:t xml:space="preserve">both </w:t>
      </w:r>
      <w:r w:rsidRPr="00D62049">
        <w:t>subtypes of dynamic nonlinear 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s or perturbations (</w:t>
      </w:r>
      <w:proofErr w:type="spellStart"/>
      <w:r w:rsidRPr="00D62049">
        <w:t>Reitsma</w:t>
      </w:r>
      <w:proofErr w:type="spellEnd"/>
      <w:r w:rsidRPr="00D62049">
        <w:t xml:space="preserve">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xml:space="preserve">, </w:t>
      </w:r>
      <w:r w:rsidR="007439F1">
        <w:lastRenderedPageBreak/>
        <w:t>in contrast,</w:t>
      </w:r>
      <w:r w:rsidRPr="00D62049">
        <w:t xml:space="preserve"> are unpredictable because of their capacity for novelty via emergence, as discussed 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proofErr w:type="spellStart"/>
      <w:r w:rsidRPr="00D62049">
        <w:t>Reitsma</w:t>
      </w:r>
      <w:proofErr w:type="spellEnd"/>
      <w:r w:rsidRPr="00D62049">
        <w:t xml:space="preserve"> 2002).</w:t>
      </w:r>
    </w:p>
    <w:p w:rsidR="00DA3A42" w:rsidRPr="00D62049" w:rsidRDefault="00DA3A42" w:rsidP="00C33948"/>
    <w:p w:rsidR="00DA3A42" w:rsidRPr="00D62049" w:rsidRDefault="00DA3A42" w:rsidP="00C33948">
      <w:pPr>
        <w:pStyle w:val="Heading2"/>
      </w:pPr>
      <w:bookmarkStart w:id="45" w:name="_Toc465957093"/>
      <w:r w:rsidRPr="00D62049">
        <w:t>Measures of Complexity</w:t>
      </w:r>
      <w:bookmarkEnd w:id="45"/>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E05270">
        <w:t>’</w:t>
      </w:r>
      <w:r w:rsidRPr="00D62049">
        <w:t>s sensitivity to initial conditions; and the fractal dimension, which defines complexity as</w:t>
      </w:r>
      <w:r w:rsidR="00362FA5">
        <w:t xml:space="preserve"> the irregularity of an object</w:t>
      </w:r>
      <w:r w:rsidR="00E05270">
        <w:t>’</w:t>
      </w:r>
      <w:r w:rsidR="00362FA5">
        <w: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xml:space="preserve">, but their implications for complex systems are worth considering briefly.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w:t>
      </w:r>
      <w:r w:rsidR="00DA3A42" w:rsidRPr="00D62049">
        <w:lastRenderedPageBreak/>
        <w:t>initial state must be described with perfect accuracy (</w:t>
      </w:r>
      <w:proofErr w:type="spellStart"/>
      <w:r w:rsidR="00DA3A42" w:rsidRPr="00D62049">
        <w:t>Rickles</w:t>
      </w:r>
      <w:proofErr w:type="spellEnd"/>
      <w:r w:rsidR="00DA3A42" w:rsidRPr="00D62049">
        <w:t xml:space="preserve"> et al. 2007). U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given the data-gathering requirements and precision, and</w:t>
      </w:r>
      <w:r w:rsidR="00DA3A42" w:rsidRPr="00D62049">
        <w:t xml:space="preserve"> because of </w:t>
      </w:r>
      <w:r w:rsidR="004710F8">
        <w:t>such systems</w:t>
      </w:r>
      <w:r w:rsidR="00E05270">
        <w:t>’</w:t>
      </w:r>
      <w:r w:rsidR="00DA3A42" w:rsidRPr="00D62049">
        <w:t xml:space="preserve"> capability to surprise via emergence, a concept discussed </w:t>
      </w:r>
      <w:r w:rsidR="004710F8">
        <w:t>in section 3.6</w:t>
      </w:r>
      <w:r w:rsidR="00DA3A42" w:rsidRPr="00D62049">
        <w:t>.</w:t>
      </w:r>
    </w:p>
    <w:p w:rsidR="00DA3A42" w:rsidRPr="00D62049"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Pr="00D62049">
        <w:t xml:space="preserve">omplex systems are </w:t>
      </w:r>
      <w:r w:rsidRPr="00D62049">
        <w:rPr>
          <w:rStyle w:val="TermChar"/>
        </w:rPr>
        <w:t>non-Markovian</w:t>
      </w:r>
      <w:r w:rsidRPr="00D62049">
        <w:t>, meaning their past states are remembered and play a role in future states. Further, it is possible for single events to alter a complex 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E05270">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E05270">
        <w:t>’</w:t>
      </w:r>
      <w:r w:rsidRPr="00D62049">
        <w:t>s initial conditions are eventually lost to time and become unknowable.</w:t>
      </w:r>
    </w:p>
    <w:p w:rsidR="00DA3A42" w:rsidRPr="00D62049" w:rsidRDefault="00DA3A42" w:rsidP="00C33948"/>
    <w:p w:rsidR="00DA3A42" w:rsidRPr="00D62049" w:rsidRDefault="00DA3A42" w:rsidP="00C33948">
      <w:pPr>
        <w:pStyle w:val="Heading2"/>
      </w:pPr>
      <w:bookmarkStart w:id="46" w:name="_Toc465957094"/>
      <w:r w:rsidRPr="00D62049">
        <w:t>Equilibrium and Stability</w:t>
      </w:r>
      <w:bookmarkEnd w:id="46"/>
    </w:p>
    <w:p w:rsidR="00DA3A42" w:rsidRPr="00D62049" w:rsidRDefault="00DA3A42" w:rsidP="0088313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E05270">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t>to instead define</w:t>
      </w:r>
      <w:r w:rsidRPr="00D62049">
        <w:t xml:space="preserve"> </w:t>
      </w:r>
      <w:r w:rsidRPr="00D62049">
        <w:rPr>
          <w:i/>
        </w:rPr>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perfectly, evenly dispersed</w:t>
      </w:r>
      <w:r w:rsidRPr="00D62049">
        <w:t>. In the 1970s, Ilya Prigogine (</w:t>
      </w:r>
      <w:proofErr w:type="spellStart"/>
      <w:r w:rsidRPr="00D62049">
        <w:t>Nicolis</w:t>
      </w:r>
      <w:proofErr w:type="spellEnd"/>
      <w:r w:rsidRPr="00D62049">
        <w:t xml:space="preserve"> and Prigogine 1977) discovered that certain far-from-equilibrium open systems can evolve structures that locally contradict the second law of thermodynamics, which states that systems move toward maximum entropy. Allen and </w:t>
      </w:r>
      <w:proofErr w:type="spellStart"/>
      <w:r w:rsidRPr="00D62049">
        <w:t>Sanglier</w:t>
      </w:r>
      <w:proofErr w:type="spellEnd"/>
      <w:r w:rsidRPr="00D62049">
        <w:t xml:space="preserve"> (1981) extended Prigogine</w:t>
      </w:r>
      <w:r w:rsidR="00E05270">
        <w:t>’</w:t>
      </w:r>
      <w:r w:rsidRPr="00D62049">
        <w:t xml:space="preserve">s findings to the urban </w:t>
      </w:r>
      <w:r w:rsidR="00883138">
        <w:t>studies</w:t>
      </w:r>
      <w:r w:rsidRPr="00D62049">
        <w:t xml:space="preserve"> literature through their reformulation of central place theory in terms of dissipative structures and bifurcation.</w:t>
      </w:r>
    </w:p>
    <w:p w:rsidR="00DA3A42" w:rsidRPr="00D62049" w:rsidRDefault="00883138" w:rsidP="00C33948">
      <w:r>
        <w:t>Given these different definitions, t</w:t>
      </w:r>
      <w:r w:rsidR="00DA3A42" w:rsidRPr="00D62049">
        <w:t xml:space="preserve">here is some vagueness </w:t>
      </w:r>
      <w:r>
        <w:t>in</w:t>
      </w:r>
      <w:r w:rsidR="00DA3A42" w:rsidRPr="00D62049">
        <w:t xml:space="preserve"> how </w:t>
      </w:r>
      <w:r>
        <w:t>the term “</w:t>
      </w:r>
      <w:r w:rsidR="00DA3A42" w:rsidRPr="00D62049">
        <w:t>equilibrium</w:t>
      </w:r>
      <w:r>
        <w:t>”</w:t>
      </w:r>
      <w:r w:rsidR="00DA3A42" w:rsidRPr="00D62049">
        <w:t xml:space="preserve"> is used, often unqualified, in the urban complexity literature. Sometimes it refers to thermodynamic equilibrium, as scholars invoke it to argue that cities are far-from-equilibrium complex systems</w:t>
      </w:r>
      <w:r>
        <w:t xml:space="preserve"> in the Prigogine sense</w:t>
      </w:r>
      <w:r w:rsidR="00DA3A42" w:rsidRPr="00D62049">
        <w:t xml:space="preserve">. </w:t>
      </w:r>
      <w:r>
        <w:t xml:space="preserve">This stream of literature </w:t>
      </w:r>
      <w:r>
        <w:lastRenderedPageBreak/>
        <w:t>argues</w:t>
      </w:r>
      <w:r w:rsidR="00DA3A42" w:rsidRPr="00D62049">
        <w:t xml:space="preserve"> that cities are open systems and thus matter and energy – such as food, electricity, immigrants, building materials, etc. – flow into them. Structure and order evolve, locally violating the second law of thermodynamics. </w:t>
      </w:r>
      <w:r>
        <w:t>In this sense,</w:t>
      </w:r>
      <w:r w:rsidR="00DA3A42" w:rsidRPr="00D62049">
        <w:t xml:space="preserve"> cities do not move toward equilibrium; rather they are far from it, ever evolving and structuring their matter (White and </w:t>
      </w:r>
      <w:proofErr w:type="spellStart"/>
      <w:r w:rsidR="00DA3A42" w:rsidRPr="00D62049">
        <w:t>Engelen</w:t>
      </w:r>
      <w:proofErr w:type="spellEnd"/>
      <w:r w:rsidR="00DA3A42" w:rsidRPr="00D62049">
        <w:t xml:space="preserve"> 1993). </w:t>
      </w:r>
    </w:p>
    <w:p w:rsidR="00DA3A42" w:rsidRPr="00D62049" w:rsidRDefault="00DA3A42" w:rsidP="00C33948">
      <w:r w:rsidRPr="00D62049">
        <w:t>Other times, equilibrium is used to refer to an equilibrium of dynamics, where the system becomes limited and its state settles into an unchanging value or a set of values that it oscillates over. This is known as a stable equilibrium, or for disambiguation</w:t>
      </w:r>
      <w:r w:rsidR="00E05270">
        <w:t>’</w:t>
      </w:r>
      <w:r w:rsidRPr="00D62049">
        <w:t>s sake, a stable state, and is discussed further below.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p>
    <w:p w:rsidR="00DA3A42" w:rsidRPr="00D62049" w:rsidRDefault="00DA3A42" w:rsidP="00C33948">
      <w:r w:rsidRPr="00D62049">
        <w:t xml:space="preserve">At a macro-level, a real-world complex system might </w:t>
      </w:r>
      <w:r w:rsidR="00B56E1D">
        <w:t>appear to be</w:t>
      </w:r>
      <w:r w:rsidRPr="00D62049">
        <w:t xml:space="preserve"> in 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are </w:t>
      </w:r>
      <w:r w:rsidR="00B56E1D">
        <w:t>easy</w:t>
      </w:r>
      <w:r w:rsidRPr="00D62049">
        <w:t xml:space="preserve"> to conceptualize in models of complex systems. Schelling (1971) famously demonstrated a simple simulation in which fairly tolerant residents relocate based on their </w:t>
      </w:r>
      <w:r w:rsidR="00B56E1D">
        <w:t xml:space="preserve">subtle </w:t>
      </w:r>
      <w:r w:rsidRPr="00D62049">
        <w:lastRenderedPageBreak/>
        <w:t>preferences for similar neighbors, resulting in a surprisingly segregated stable equilibrium.</w:t>
      </w:r>
    </w:p>
    <w:p w:rsidR="00DA3A42" w:rsidRPr="00D62049" w:rsidRDefault="00DA3A42" w:rsidP="00C33948">
      <w:r w:rsidRPr="00D62049">
        <w:t xml:space="preserve">Complex systems can settle for periods of time into stable, metastable, or unstable states 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C33948">
      <w:pPr>
        <w:pStyle w:val="Figure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lastRenderedPageBreak/>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E05270">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t>Criticality</w:t>
      </w:r>
      <w:r w:rsidRPr="00D62049">
        <w:t xml:space="preserve"> is related to </w:t>
      </w:r>
      <w:proofErr w:type="spellStart"/>
      <w:r w:rsidRPr="00D62049">
        <w:t>metastability</w:t>
      </w:r>
      <w:proofErr w:type="spellEnd"/>
      <w:r w:rsidRPr="00D62049">
        <w:t xml:space="preserve">.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 xml:space="preserve">some universal valu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xml:space="preserve">, consider the phase change of water at certain temperatures, from gas to liquid to </w:t>
      </w:r>
      <w:r w:rsidRPr="00D62049">
        <w:lastRenderedPageBreak/>
        <w:t>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47" w:name="_Toc465957095"/>
      <w:r w:rsidRPr="00D62049">
        <w:t>Emergence, Self-Organization, and Resilience</w:t>
      </w:r>
      <w:bookmarkEnd w:id="47"/>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 Nonlinearity is the source of emergent system characteristics, as they result from </w:t>
      </w:r>
      <w:r w:rsidR="0021042B">
        <w:t xml:space="preserve">many repeated </w:t>
      </w:r>
      <w:r w:rsidRPr="00D62049">
        <w:t xml:space="preserve">interactions among subcomponents </w:t>
      </w:r>
      <w:r w:rsidRPr="00D62049">
        <w:lastRenderedPageBreak/>
        <w:t xml:space="preserve">that </w:t>
      </w:r>
      <w:r w:rsidR="0021042B">
        <w:t xml:space="preserve">eventually </w:t>
      </w:r>
      <w:r w:rsidRPr="00D62049">
        <w:t xml:space="preserve">exceed the sum of the parts (Manson 2001). In other words, </w:t>
      </w:r>
      <w:r w:rsidR="0021042B">
        <w:t>the research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processes should not be taken to be binary. Rather, each </w:t>
      </w:r>
      <w:r w:rsidR="00C029B0">
        <w:t xml:space="preserve">simply </w:t>
      </w:r>
      <w:r w:rsidRPr="00D62049">
        <w:t>refers to the general directionality of a process in terms of the system</w:t>
      </w:r>
      <w:r w:rsidR="00E05270">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E05270">
        <w:t>’</w:t>
      </w:r>
      <w:r w:rsidRPr="00D62049">
        <w:t>s rate of change and pushes it toward a stable state. Positive feedback increases a variable</w:t>
      </w:r>
      <w:r w:rsidR="00E05270">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xml:space="preserve">, subcomponents create their environment and are then in turn influenced by it. Culture, religion, and social norms – </w:t>
      </w:r>
      <w:r w:rsidRPr="00D62049">
        <w:lastRenderedPageBreak/>
        <w:t>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in contrast, tends to refer to the stability of a specific variable or system characteristics despite instability among some system components (</w:t>
      </w:r>
      <w:proofErr w:type="spellStart"/>
      <w:r w:rsidRPr="00D62049">
        <w:t>Aligica</w:t>
      </w:r>
      <w:proofErr w:type="spellEnd"/>
      <w:r w:rsidRPr="00D62049">
        <w:t xml:space="preserve"> 2014). </w:t>
      </w:r>
      <w:r w:rsidR="002020A8">
        <w:t>To 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w:t>
      </w:r>
      <w:proofErr w:type="spellStart"/>
      <w:r w:rsidRPr="00D62049">
        <w:t>Bak</w:t>
      </w:r>
      <w:proofErr w:type="spellEnd"/>
      <w:r w:rsidRPr="00D62049">
        <w:t xml:space="preserve"> et al. (1988). In it, a sand pile has additional grains of sand continuously dropped on </w:t>
      </w:r>
      <w:r w:rsidR="00A63191">
        <w:t xml:space="preserve">the </w:t>
      </w:r>
      <w:r w:rsidRPr="00D62049">
        <w:t xml:space="preserve">top of it. The pile evolves to a certain angle of slope – the critical point – despite </w:t>
      </w:r>
      <w:r w:rsidRPr="00D62049">
        <w:lastRenderedPageBreak/>
        <w:t>frequent trivially small avalanches. At this point, a single additional grain can suddenly cause a massive avalanche. After an avalanche, the system slowly evolves back to that critical angle and repeats.</w:t>
      </w:r>
      <w:r w:rsidR="00BF0349">
        <w:t xml:space="preserve"> Batty and </w:t>
      </w:r>
      <w:proofErr w:type="spellStart"/>
      <w:r w:rsidR="00BF0349">
        <w:t>Xie</w:t>
      </w:r>
      <w:proofErr w:type="spellEnd"/>
      <w:r w:rsidR="00BF0349">
        <w:t xml:space="preserve"> (1999) argue that cities exhibit self-organized criticality as their urban forms evolve through clear transitions over time.</w:t>
      </w:r>
      <w:r w:rsidRPr="00D62049">
        <w:t xml:space="preserve"> Forest fires are another example (Malamud et al. 1998). Frequent small fires tend to prevent fuel build-up, but huge fires are occasionally possible if no small fires have cleared the underbrush in a long time.</w:t>
      </w:r>
    </w:p>
    <w:p w:rsidR="00DA3A42" w:rsidRPr="00D62049" w:rsidRDefault="00DA3A42" w:rsidP="00C33948">
      <w:r w:rsidRPr="00D62049">
        <w:t>Such systems accumulate energy over time and dissipate it through many small and few large events. Thus, systems that exhibit self-organized criticality produce events – such as sand pile avalanches, forest fires, and earthquakes – that range from tiny to enormous (</w:t>
      </w:r>
      <w:proofErr w:type="spellStart"/>
      <w:r w:rsidRPr="00D62049">
        <w:t>Turcotte</w:t>
      </w:r>
      <w:proofErr w:type="spellEnd"/>
      <w:r w:rsidRPr="00D62049">
        <w:t xml:space="preserv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w:t>
      </w:r>
      <w:proofErr w:type="spellStart"/>
      <w:r w:rsidRPr="00D62049">
        <w:t>Rickles</w:t>
      </w:r>
      <w:proofErr w:type="spellEnd"/>
      <w:r w:rsidRPr="00D62049">
        <w:t xml:space="preserve">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sum to the center of the range. B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lastRenderedPageBreak/>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However, an over-reliance on power laws and universality has met considerable controversy and criticism in recent years (</w:t>
      </w:r>
      <w:proofErr w:type="spellStart"/>
      <w:r w:rsidRPr="00D62049">
        <w:t>Stumpf</w:t>
      </w:r>
      <w:proofErr w:type="spellEnd"/>
      <w:r w:rsidRPr="00D62049">
        <w:t xml:space="preserve"> and Porter 2012). It can be challenging to differentiate between a power law distribution and other candidate distributions, particularly lognormal if it is difficult to observe tiny events to the left of the mode peak. Further, there are innumerable ways to generate a power law distribution, so caution must be shown before claiming that a complex system underlies the observed phenomena (</w:t>
      </w:r>
      <w:proofErr w:type="spellStart"/>
      <w:r w:rsidRPr="00D62049">
        <w:t>Mitzenmacher</w:t>
      </w:r>
      <w:proofErr w:type="spellEnd"/>
      <w:r w:rsidRPr="00D62049">
        <w:t xml:space="preserve"> 2004).</w:t>
      </w:r>
    </w:p>
    <w:p w:rsidR="00DA3A42" w:rsidRPr="00D62049" w:rsidRDefault="00DA3A42" w:rsidP="00C33948">
      <w:r w:rsidRPr="00D62049">
        <w:t xml:space="preserve">This plays into a classic challenge of complex systems study: the </w:t>
      </w:r>
      <w:proofErr w:type="spellStart"/>
      <w:r w:rsidRPr="00D62049">
        <w:rPr>
          <w:rStyle w:val="TermChar"/>
        </w:rPr>
        <w:t>equifinality</w:t>
      </w:r>
      <w:proofErr w:type="spellEnd"/>
      <w:r w:rsidRPr="00D62049">
        <w:t xml:space="preserve"> problem is that different processes and models can result in the same outcome or pattern. Many 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E05270">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48" w:name="_Toc465957096"/>
      <w:r>
        <w:lastRenderedPageBreak/>
        <w:t>Networks</w:t>
      </w:r>
      <w:bookmarkEnd w:id="48"/>
    </w:p>
    <w:p w:rsidR="00652173" w:rsidRDefault="00187161" w:rsidP="00187161">
      <w:r>
        <w:t xml:space="preserve">This chapter has discussed the topics of complex systems theory, drawn from the foundations of nonlinear systems presented in chapter 2. It has covered dynamics, </w:t>
      </w:r>
      <w:r w:rsidR="00652173">
        <w:t xml:space="preserve">stability, emergence, and self-organization. These characteristics appear in a system as a result of the many interactions between its constituent parts. It is in fact these interactions and links within a system that makes up the backbone of its study and is the subject of network science. </w:t>
      </w:r>
    </w:p>
    <w:p w:rsidR="00652173" w:rsidRDefault="00652173" w:rsidP="00652173">
      <w:r>
        <w:t xml:space="preserve">Network science is built upon the foundation of graph theory, a branch of mathematics. A </w:t>
      </w:r>
      <w:r w:rsidRPr="00652173">
        <w:rPr>
          <w:rStyle w:val="TermChar"/>
        </w:rPr>
        <w:t>graph</w:t>
      </w:r>
      <w:r>
        <w:t xml:space="preserve"> is an abs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links or edges. For consistency, I will use </w:t>
      </w:r>
      <w:r>
        <w:rPr>
          <w:i/>
        </w:rPr>
        <w:t>nodes</w:t>
      </w:r>
      <w:r>
        <w:t xml:space="preserve"> and </w:t>
      </w:r>
      <w:r>
        <w:rPr>
          <w:i/>
        </w:rPr>
        <w:t>edges</w:t>
      </w:r>
      <w:r>
        <w:t xml:space="preserve"> throughout this study. The number of nodes in the graph (i.e., the </w:t>
      </w:r>
      <w:r>
        <w:rPr>
          <w:i/>
        </w:rPr>
        <w:t>degree</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 A node</w:t>
      </w:r>
      <w:r w:rsidR="00E05270">
        <w:t>’</w:t>
      </w:r>
      <w:r w:rsidR="003B7DD5">
        <w:t xml:space="preserve">s </w:t>
      </w:r>
      <w:r w:rsidR="003B7DD5" w:rsidRPr="003B7DD5">
        <w:rPr>
          <w:i/>
        </w:rPr>
        <w:t>neighbors</w:t>
      </w:r>
      <w:r w:rsidR="003B7DD5">
        <w:t xml:space="preserve"> are all those nodes to which the node is connected.</w:t>
      </w:r>
    </w:p>
    <w:p w:rsidR="003B7DD5" w:rsidRPr="0094489A" w:rsidRDefault="003B7DD5" w:rsidP="00652173">
      <w:r>
        <w:t xml:space="preserve">An </w:t>
      </w:r>
      <w:r w:rsidRPr="003B7DD5">
        <w:rPr>
          <w:i/>
        </w:rPr>
        <w:t>undirected</w:t>
      </w:r>
      <w:r>
        <w:t xml:space="preserve"> graph has undirected edges (i.e., all edges point mutually in both directions) but a </w:t>
      </w:r>
      <w:r w:rsidRPr="003B7DD5">
        <w:rPr>
          <w:i/>
        </w:rPr>
        <w:t>directed</w:t>
      </w:r>
      <w:r>
        <w:t xml:space="preserve"> graph, or digraph, has directed edges (i.e., node </w:t>
      </w:r>
      <w:r w:rsidRPr="003B7DD5">
        <w:rPr>
          <w:i/>
        </w:rPr>
        <w:t>u</w:t>
      </w:r>
      <w:r>
        <w:t xml:space="preserve"> points to node </w:t>
      </w:r>
      <w:r w:rsidRPr="003B7DD5">
        <w:rPr>
          <w:i/>
        </w:rPr>
        <w:t>v</w:t>
      </w:r>
      <w:r>
        <w:t xml:space="preserve">, but necessarily vice-versa). </w:t>
      </w:r>
      <w:r w:rsidR="0087401C">
        <w:t xml:space="preserve">A </w:t>
      </w:r>
      <w:r w:rsidR="0087401C" w:rsidRPr="0087401C">
        <w:rPr>
          <w:i/>
        </w:rPr>
        <w:t>self-loop</w:t>
      </w:r>
      <w:r w:rsidR="0087401C">
        <w:t xml:space="preserve"> is an edge that connect a single node to </w:t>
      </w:r>
      <w:r w:rsidR="0087401C">
        <w:lastRenderedPageBreak/>
        <w:t xml:space="preserve">itself. Graphs can also have parallel edges: multiple edges between the same two nodes. Such graphs are called </w:t>
      </w:r>
      <w:r w:rsidR="0087401C" w:rsidRPr="0087401C">
        <w:rPr>
          <w:i/>
        </w:rPr>
        <w:t>multigraphs</w:t>
      </w:r>
      <w:r w:rsidR="0087401C">
        <w:t xml:space="preserve"> or </w:t>
      </w:r>
      <w:r w:rsidR="0087401C" w:rsidRPr="0087401C">
        <w:rPr>
          <w:i/>
        </w:rPr>
        <w:t>multidigraphs</w:t>
      </w:r>
      <w:r w:rsidR="0087401C">
        <w:t xml:space="preserve"> if they are directed.</w:t>
      </w:r>
      <w:r w:rsidR="0094489A">
        <w:t xml:space="preserve"> A </w:t>
      </w:r>
      <w:r w:rsidR="0094489A">
        <w:rPr>
          <w:i/>
        </w:rPr>
        <w:t>weighted</w:t>
      </w:r>
      <w:r w:rsidR="0094489A">
        <w:t xml:space="preserve"> graph</w:t>
      </w:r>
      <w:r w:rsidR="00E05270">
        <w:t>’</w:t>
      </w:r>
      <w:r w:rsidR="0094489A">
        <w:t>s edges have a weight attribute to quantify some value, such as importance or impedance, between connected nodes.</w:t>
      </w:r>
    </w:p>
    <w:p w:rsidR="00294AE1" w:rsidRDefault="0094489A" w:rsidP="00187161">
      <w:r>
        <w:t xml:space="preserve">While a graph is an abstract representation of nodes and edges, a network may be thought of as a real-world graph. Familiar networks include social networks (where the nodes are humans and the edges are their interpersonal relationships) and the Internet (where the nodes are computers and the edges are the TCP/IP links that connect them). A </w:t>
      </w:r>
      <w:r>
        <w:rPr>
          <w:i/>
        </w:rPr>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t xml:space="preserve">complex </w:t>
      </w:r>
      <w:r>
        <w:t xml:space="preserve">spatial networks </w:t>
      </w:r>
      <w:r w:rsidR="0069189B">
        <w:t>–</w:t>
      </w:r>
      <w:r>
        <w:t xml:space="preserve"> </w:t>
      </w:r>
      <w:r w:rsidR="0069189B">
        <w:t>that is, complex networks with nodes and/or edges embedded in space. A street network is an example of a complex spatial network with both nodes and edges embedded in space, as are railways, power grids, and water and sewage networks (</w:t>
      </w:r>
      <w:proofErr w:type="spellStart"/>
      <w:r w:rsidR="0069189B">
        <w:t>Barthelemy</w:t>
      </w:r>
      <w:proofErr w:type="spellEnd"/>
      <w:r w:rsidR="0069189B">
        <w:t xml:space="preserve"> 2011). </w:t>
      </w:r>
    </w:p>
    <w:p w:rsidR="00652173" w:rsidRPr="0069189B" w:rsidRDefault="0069189B" w:rsidP="00187161">
      <w:r>
        <w:t xml:space="preserve">A spatial network is </w:t>
      </w:r>
      <w:r>
        <w:rPr>
          <w:i/>
        </w:rPr>
        <w:t>planar</w:t>
      </w:r>
      <w:r>
        <w:t xml:space="preserve"> if it can be represented in two dimensions with its edges intersecting only at nodes.</w:t>
      </w:r>
      <w:r w:rsidR="00294AE1">
        <w:t xml:space="preserve"> A street network may be planar (particularly at certain small scales), but most street networks are non-planar due to grade separated expressways, overpasses, bridges, and tunnels. Despite this, most quantitative studies of </w:t>
      </w:r>
      <w:r w:rsidR="00294AE1">
        <w:lastRenderedPageBreak/>
        <w:t xml:space="preserve">urban street networks represent them as planar networks (e.g., x, y, z)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652173" w:rsidRDefault="00652173" w:rsidP="00187161"/>
    <w:p w:rsidR="00DA3A42" w:rsidRPr="00D62049" w:rsidRDefault="00187161" w:rsidP="00C33948">
      <w:pPr>
        <w:pStyle w:val="Heading2"/>
      </w:pPr>
      <w:bookmarkStart w:id="49" w:name="_Toc465957097"/>
      <w:r>
        <w:t>Conclusion</w:t>
      </w:r>
      <w:bookmarkEnd w:id="49"/>
    </w:p>
    <w:p w:rsidR="000F4B21" w:rsidRDefault="000F4B21" w:rsidP="00C33948">
      <w:r>
        <w:t>Complex systems are systems of interacting components that through nonlinearity can create emergent phenomena and self-organized structure. Human society and cities are examples of large, complex systems. In particular, the emergent features of stability, resilience, robustness, and connectivity are of particular interest to urban scholars. The latter is a key bridge between qualitative theories of cities, such as Castells</w:t>
      </w:r>
      <w:r w:rsidR="00E05270">
        <w:t>’</w:t>
      </w:r>
      <w:r>
        <w:t xml:space="preserve">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 culminating in a discussion of street network analysis.</w:t>
      </w:r>
    </w:p>
    <w:p w:rsidR="00DA3A42" w:rsidRPr="00D62049" w:rsidRDefault="00DA3A42" w:rsidP="00C33948"/>
    <w:p w:rsidR="00DA3A42" w:rsidRPr="00D62049" w:rsidRDefault="00DA3A42" w:rsidP="00C33948">
      <w:pPr>
        <w:pStyle w:val="Heading2"/>
      </w:pPr>
      <w:bookmarkStart w:id="50" w:name="_Toc465957098"/>
      <w:r w:rsidRPr="00D62049">
        <w:t>References</w:t>
      </w:r>
      <w:bookmarkEnd w:id="50"/>
    </w:p>
    <w:p w:rsidR="00DA3A42" w:rsidRPr="00D62049" w:rsidRDefault="00DA3A42" w:rsidP="00C33948">
      <w:pPr>
        <w:pStyle w:val="References"/>
      </w:pPr>
      <w:proofErr w:type="spellStart"/>
      <w:r w:rsidRPr="00D62049">
        <w:lastRenderedPageBreak/>
        <w:t>Aligica</w:t>
      </w:r>
      <w:proofErr w:type="spellEnd"/>
      <w:r w:rsidRPr="00D62049">
        <w:t xml:space="preserve">, P. D. (2014). Institutional Diversity and Political Economy: The </w:t>
      </w:r>
      <w:proofErr w:type="spellStart"/>
      <w:r w:rsidRPr="00D62049">
        <w:t>Ostroms</w:t>
      </w:r>
      <w:proofErr w:type="spellEnd"/>
      <w:r w:rsidRPr="00D62049">
        <w:t xml:space="preserve"> and Beyond. Oxford University Press.</w:t>
      </w:r>
    </w:p>
    <w:p w:rsidR="00DA3A42" w:rsidRPr="00D62049" w:rsidRDefault="00DA3A42" w:rsidP="00C33948">
      <w:pPr>
        <w:pStyle w:val="References"/>
      </w:pPr>
      <w:r w:rsidRPr="00D62049">
        <w:t>Allen, P. (2012). Cities: The Visible Expression of Co-</w:t>
      </w:r>
      <w:proofErr w:type="gramStart"/>
      <w:r w:rsidRPr="00D62049">
        <w:t>evolving</w:t>
      </w:r>
      <w:proofErr w:type="gramEnd"/>
      <w:r w:rsidRPr="00D62049">
        <w:t xml:space="preserve"> Complexity.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67–89). Berlin, Heidelberg: Springer Berlin Heidelberg.</w:t>
      </w:r>
    </w:p>
    <w:p w:rsidR="00DA3A42" w:rsidRPr="00D62049" w:rsidRDefault="00DA3A42" w:rsidP="00C33948">
      <w:pPr>
        <w:pStyle w:val="References"/>
      </w:pPr>
      <w:proofErr w:type="spellStart"/>
      <w:r w:rsidRPr="00D62049">
        <w:t>Bak</w:t>
      </w:r>
      <w:proofErr w:type="spellEnd"/>
      <w:r w:rsidRPr="00D62049">
        <w:t xml:space="preserve">, P., Tang, C., &amp; </w:t>
      </w:r>
      <w:proofErr w:type="spellStart"/>
      <w:r w:rsidRPr="00D62049">
        <w:t>Wiesenfeld</w:t>
      </w:r>
      <w:proofErr w:type="spellEnd"/>
      <w:r w:rsidRPr="00D62049">
        <w:t>, K. (1988). Self-organized criticality. Physical Review A, 38(1), 364.</w:t>
      </w:r>
    </w:p>
    <w:p w:rsidR="00DA3A42" w:rsidRPr="00D62049" w:rsidRDefault="00DA3A42" w:rsidP="00C33948">
      <w:pPr>
        <w:pStyle w:val="References"/>
      </w:pPr>
      <w:r w:rsidRPr="00D62049">
        <w:t>Batty, M., &amp; Longley, P. (1994). Fractal Cities: A Geometry of Form and Function (1 edition). London; San Diego: Academic Press.</w:t>
      </w:r>
    </w:p>
    <w:p w:rsidR="00DA3A42" w:rsidRPr="00D62049" w:rsidRDefault="00DA3A42" w:rsidP="00C33948">
      <w:pPr>
        <w:pStyle w:val="References"/>
      </w:pPr>
      <w:r w:rsidRPr="00D62049">
        <w:t xml:space="preserve">Batty, M., &amp; Marshall, S. (2012). The Origins of Complexity Theory in Cities and Planning.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21–45). Berlin, Heidelberg: Springer Berlin Heidelberg.</w:t>
      </w:r>
    </w:p>
    <w:p w:rsidR="00DA3A42" w:rsidRPr="00D62049" w:rsidRDefault="00DA3A42" w:rsidP="00C33948">
      <w:pPr>
        <w:pStyle w:val="References"/>
      </w:pPr>
      <w:r w:rsidRPr="00D62049">
        <w:t>Brown, T. A. (1996). Measuring Chaos Using the Lyapunov Exponent. In L. D. Kiel &amp; E. Elliott (Eds.), Chaos Theory in the Social Sciences (pp. 53–66). Ann Arbor: University of Michigan Press.</w:t>
      </w:r>
    </w:p>
    <w:p w:rsidR="00DA3A42" w:rsidRPr="00D62049" w:rsidRDefault="00DA3A42" w:rsidP="00C33948">
      <w:pPr>
        <w:pStyle w:val="References"/>
      </w:pPr>
      <w:r w:rsidRPr="00D62049">
        <w:t>Cartwright, T. J. (1991). Planning and Chaos Theory. Journal of the American Planning Association, 57(1), 44–56. doi:10.1080/01944369108975471</w:t>
      </w:r>
    </w:p>
    <w:p w:rsidR="00DA3A42" w:rsidRPr="00D62049" w:rsidRDefault="00DA3A42" w:rsidP="00C33948">
      <w:pPr>
        <w:pStyle w:val="References"/>
      </w:pPr>
      <w:proofErr w:type="spellStart"/>
      <w:r w:rsidRPr="00D62049">
        <w:lastRenderedPageBreak/>
        <w:t>Chettiparamb</w:t>
      </w:r>
      <w:proofErr w:type="spellEnd"/>
      <w:r w:rsidRPr="00D62049">
        <w:t>, A. (2006). Metaphors in Complexity Theory and Planning. Planning Theory, 5(1), 71–91. doi:10.1177/1473095206061022</w:t>
      </w:r>
    </w:p>
    <w:p w:rsidR="00DA3A42" w:rsidRPr="00D62049" w:rsidRDefault="00DA3A42" w:rsidP="00C33948">
      <w:pPr>
        <w:pStyle w:val="References"/>
      </w:pPr>
      <w:r w:rsidRPr="00D62049">
        <w:t xml:space="preserve">Haken, H. (2012). Complexity and Complexity Theories: Do These Concepts Make Sense?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7–20). Berlin, Heidelberg: Springer Berlin Heidelberg.</w:t>
      </w:r>
    </w:p>
    <w:p w:rsidR="00DA3A42" w:rsidRPr="00D62049" w:rsidRDefault="00DA3A42" w:rsidP="00C33948">
      <w:pPr>
        <w:pStyle w:val="References"/>
      </w:pPr>
      <w:r w:rsidRPr="00D62049">
        <w:t xml:space="preserve">Malamud, B., </w:t>
      </w:r>
      <w:proofErr w:type="spellStart"/>
      <w:r w:rsidRPr="00D62049">
        <w:t>Morein</w:t>
      </w:r>
      <w:proofErr w:type="spellEnd"/>
      <w:r w:rsidRPr="00D62049">
        <w:t xml:space="preserve">, G., &amp; </w:t>
      </w:r>
      <w:proofErr w:type="spellStart"/>
      <w:r w:rsidRPr="00D62049">
        <w:t>Turcotte</w:t>
      </w:r>
      <w:proofErr w:type="spellEnd"/>
      <w:r w:rsidRPr="00D62049">
        <w:t>, D. (1998). Forest Fires: An Example of Self-Organized Critical Behavior. Science, 281(5384), 1840–1842.</w:t>
      </w:r>
    </w:p>
    <w:p w:rsidR="00DA3A42" w:rsidRPr="00D62049" w:rsidRDefault="00DA3A42" w:rsidP="00C33948">
      <w:pPr>
        <w:pStyle w:val="References"/>
      </w:pPr>
      <w:r w:rsidRPr="00D62049">
        <w:t xml:space="preserve">Manson, S. M. (2001). Simplifying complexity: a review of complexity theory. </w:t>
      </w:r>
      <w:proofErr w:type="spellStart"/>
      <w:r w:rsidRPr="00D62049">
        <w:t>Geoforum</w:t>
      </w:r>
      <w:proofErr w:type="spellEnd"/>
      <w:r w:rsidRPr="00D62049">
        <w:t>, 32, 405–414.</w:t>
      </w:r>
    </w:p>
    <w:p w:rsidR="00DA3A42" w:rsidRPr="00D62049" w:rsidRDefault="00DA3A42" w:rsidP="00C33948">
      <w:pPr>
        <w:pStyle w:val="References"/>
      </w:pPr>
      <w:r w:rsidRPr="00D62049">
        <w:t>Manson, S., &amp; O</w:t>
      </w:r>
      <w:r w:rsidR="00E05270">
        <w:t>’</w:t>
      </w:r>
      <w:r w:rsidRPr="00D62049">
        <w:t>Sullivan, D. (2006). Complexity theory in the study of space and place. Environment and Planning A, 38(4), 677–692. doi:10.1068/a37100</w:t>
      </w:r>
    </w:p>
    <w:p w:rsidR="00DA3A42" w:rsidRPr="00D62049" w:rsidRDefault="00DA3A42" w:rsidP="00C33948">
      <w:pPr>
        <w:pStyle w:val="References"/>
      </w:pPr>
      <w:r w:rsidRPr="00D62049">
        <w:t xml:space="preserve">Mitchell, M. (2009). Complexity: A Guided Tour (Later </w:t>
      </w:r>
      <w:proofErr w:type="spellStart"/>
      <w:r w:rsidRPr="00D62049">
        <w:t>prt</w:t>
      </w:r>
      <w:proofErr w:type="spellEnd"/>
      <w:r w:rsidRPr="00D62049">
        <w:t>.). Oxford University Press, USA.</w:t>
      </w:r>
    </w:p>
    <w:p w:rsidR="00DA3A42" w:rsidRPr="00D62049" w:rsidRDefault="00DA3A42" w:rsidP="00C33948">
      <w:pPr>
        <w:pStyle w:val="References"/>
      </w:pPr>
      <w:proofErr w:type="spellStart"/>
      <w:r w:rsidRPr="00D62049">
        <w:t>Mitzenmacher</w:t>
      </w:r>
      <w:proofErr w:type="spellEnd"/>
      <w:r w:rsidRPr="00D62049">
        <w:t>, M. (2004). A Brief History of Generative Models for Power Law and Lognormal Distributions. Internet Mathematics, 1(2).</w:t>
      </w:r>
    </w:p>
    <w:p w:rsidR="00DA3A42" w:rsidRPr="00D62049" w:rsidRDefault="00DA3A42" w:rsidP="00C33948">
      <w:pPr>
        <w:pStyle w:val="References"/>
      </w:pPr>
      <w:proofErr w:type="spellStart"/>
      <w:r w:rsidRPr="00D62049">
        <w:t>Nicolis</w:t>
      </w:r>
      <w:proofErr w:type="spellEnd"/>
      <w:r w:rsidRPr="00D62049">
        <w:t>, G., &amp; Prigogine, I. (1977). Self-Organization in Nonequilibrium Systems: From Dissipative Structures to Order through Fluctuations (1 edition). New York: Wiley.</w:t>
      </w:r>
    </w:p>
    <w:p w:rsidR="00DA3A42" w:rsidRPr="00D62049" w:rsidRDefault="00DA3A42" w:rsidP="00C33948">
      <w:pPr>
        <w:pStyle w:val="References"/>
      </w:pPr>
      <w:r w:rsidRPr="00D62049">
        <w:t>O</w:t>
      </w:r>
      <w:r w:rsidR="00E05270">
        <w:t>’</w:t>
      </w:r>
      <w:r w:rsidRPr="00D62049">
        <w:t>Sullivan, A. (2008). Urban Economics (7 edition). Boston: McGraw-Hill/Irwin.</w:t>
      </w:r>
    </w:p>
    <w:p w:rsidR="00DA3A42" w:rsidRPr="00D62049" w:rsidRDefault="00DA3A42" w:rsidP="00C33948">
      <w:pPr>
        <w:pStyle w:val="References"/>
      </w:pPr>
      <w:r w:rsidRPr="00D62049">
        <w:lastRenderedPageBreak/>
        <w:t>O</w:t>
      </w:r>
      <w:r w:rsidR="00E05270">
        <w:t>’</w:t>
      </w:r>
      <w:r w:rsidRPr="00D62049">
        <w:t xml:space="preserve">Sullivan, D., &amp; Perry, G. L. W. (2013). Spatial simulation exploring pattern and process. </w:t>
      </w:r>
      <w:proofErr w:type="spellStart"/>
      <w:r w:rsidRPr="00D62049">
        <w:t>Chichester</w:t>
      </w:r>
      <w:proofErr w:type="spellEnd"/>
      <w:r w:rsidRPr="00D62049">
        <w:t>, West Sussex, U.K.: John Wiley &amp; Sons Inc. Retrieved from http://site.ebrary.com/id/10748659</w:t>
      </w:r>
    </w:p>
    <w:p w:rsidR="00DA3A42" w:rsidRPr="00D62049" w:rsidRDefault="00DA3A42" w:rsidP="00C33948">
      <w:pPr>
        <w:pStyle w:val="References"/>
      </w:pPr>
      <w:proofErr w:type="spellStart"/>
      <w:r w:rsidRPr="00D62049">
        <w:t>Portugali</w:t>
      </w:r>
      <w:proofErr w:type="spellEnd"/>
      <w:r w:rsidRPr="00D62049">
        <w:t>, J. (2006). Complexity theory as a link between space and place. Environment and Planning A, 38(4), 647–664. doi:10.1068/a37260</w:t>
      </w:r>
    </w:p>
    <w:p w:rsidR="00DA3A42" w:rsidRPr="00D62049" w:rsidRDefault="00DA3A42" w:rsidP="00C33948">
      <w:pPr>
        <w:pStyle w:val="References"/>
      </w:pPr>
      <w:r w:rsidRPr="00D62049">
        <w:t>Prigogine, I. (1997). The End of Certainty (1 edition). New York: Free Press.</w:t>
      </w:r>
    </w:p>
    <w:p w:rsidR="00DA3A42" w:rsidRPr="00D62049" w:rsidRDefault="00DA3A42" w:rsidP="00C33948">
      <w:pPr>
        <w:pStyle w:val="References"/>
      </w:pPr>
      <w:proofErr w:type="spellStart"/>
      <w:r w:rsidRPr="00D62049">
        <w:t>Reitsma</w:t>
      </w:r>
      <w:proofErr w:type="spellEnd"/>
      <w:r w:rsidRPr="00D62049">
        <w:t xml:space="preserve">, F. (2003). A response to simplifying complexity. </w:t>
      </w:r>
      <w:proofErr w:type="spellStart"/>
      <w:r w:rsidRPr="00D62049">
        <w:t>Geoforum</w:t>
      </w:r>
      <w:proofErr w:type="spellEnd"/>
      <w:r w:rsidRPr="00D62049">
        <w:t>, 34, 13–16.</w:t>
      </w:r>
    </w:p>
    <w:p w:rsidR="00DA3A42" w:rsidRPr="00D62049" w:rsidRDefault="00DA3A42" w:rsidP="00C33948">
      <w:pPr>
        <w:pStyle w:val="References"/>
      </w:pPr>
      <w:proofErr w:type="spellStart"/>
      <w:r w:rsidRPr="00D62049">
        <w:t>Rickles</w:t>
      </w:r>
      <w:proofErr w:type="spellEnd"/>
      <w:r w:rsidRPr="00D62049">
        <w:t xml:space="preserve">, D., </w:t>
      </w:r>
      <w:proofErr w:type="spellStart"/>
      <w:r w:rsidRPr="00D62049">
        <w:t>Hawe</w:t>
      </w:r>
      <w:proofErr w:type="spellEnd"/>
      <w:r w:rsidRPr="00D62049">
        <w:t xml:space="preserve">, P., &amp; </w:t>
      </w:r>
      <w:proofErr w:type="spellStart"/>
      <w:r w:rsidRPr="00D62049">
        <w:t>Shiell</w:t>
      </w:r>
      <w:proofErr w:type="spellEnd"/>
      <w:r w:rsidRPr="00D62049">
        <w:t>, A. (2007). A simple guide to chaos and complexity. Journal of Epidemiology &amp; Community Health, 61(11), 933–937. doi:10.1136/jech.2006.054254</w:t>
      </w:r>
    </w:p>
    <w:p w:rsidR="00DA3A42" w:rsidRPr="00D62049" w:rsidRDefault="00DA3A42" w:rsidP="00C33948">
      <w:pPr>
        <w:pStyle w:val="References"/>
      </w:pPr>
      <w:proofErr w:type="spellStart"/>
      <w:r w:rsidRPr="00D62049">
        <w:t>Stumpf</w:t>
      </w:r>
      <w:proofErr w:type="spellEnd"/>
      <w:r w:rsidRPr="00D62049">
        <w:t>, M. P. H., &amp; Porter, M. A. (2012). Critical Truths About Power Laws. Science, 335(6069), 665–666. doi:10.1126/science.1216142</w:t>
      </w:r>
    </w:p>
    <w:p w:rsidR="00DA3A42" w:rsidRPr="00D62049" w:rsidRDefault="00DA3A42" w:rsidP="00C33948">
      <w:pPr>
        <w:pStyle w:val="References"/>
      </w:pPr>
      <w:proofErr w:type="spellStart"/>
      <w:r w:rsidRPr="00D62049">
        <w:t>Turcotte</w:t>
      </w:r>
      <w:proofErr w:type="spellEnd"/>
      <w:r w:rsidRPr="00D62049">
        <w:t>, D. L. (1999). Self-organized criticality. Reports on Progress in Physics, 62(10), 1377.</w:t>
      </w:r>
    </w:p>
    <w:p w:rsidR="00DA3A42" w:rsidRPr="00D62049" w:rsidRDefault="00DA3A42" w:rsidP="00C33948">
      <w:pPr>
        <w:pStyle w:val="References"/>
      </w:pPr>
      <w:r w:rsidRPr="00D62049">
        <w:t xml:space="preserve">Von Hayek, F. (1974, December 11). Prize Lecture: The </w:t>
      </w:r>
      <w:proofErr w:type="spellStart"/>
      <w:r w:rsidRPr="00D62049">
        <w:t>Sveriges</w:t>
      </w:r>
      <w:proofErr w:type="spellEnd"/>
      <w:r w:rsidRPr="00D62049">
        <w:t xml:space="preserve"> </w:t>
      </w:r>
      <w:proofErr w:type="spellStart"/>
      <w:r w:rsidRPr="00D62049">
        <w:t>Riksbank</w:t>
      </w:r>
      <w:proofErr w:type="spellEnd"/>
      <w:r w:rsidRPr="00D62049">
        <w:t xml:space="preserve"> Prize in Economic Sciences in Memory of Alfred Nobel 1974. Nobel Prize Lecture. Retrieved from http://www.nobelprize.org/nobel_prizes/economic-sciences/laureates/1974/hayek-lecture.html</w:t>
      </w:r>
    </w:p>
    <w:p w:rsidR="00DA3A42" w:rsidRPr="00D62049" w:rsidRDefault="00DA3A42" w:rsidP="00C33948">
      <w:pPr>
        <w:pStyle w:val="References"/>
      </w:pPr>
      <w:r w:rsidRPr="00D62049">
        <w:lastRenderedPageBreak/>
        <w:t xml:space="preserve">Walker, B., </w:t>
      </w:r>
      <w:proofErr w:type="spellStart"/>
      <w:r w:rsidRPr="00D62049">
        <w:t>Holling</w:t>
      </w:r>
      <w:proofErr w:type="spellEnd"/>
      <w:r w:rsidRPr="00D62049">
        <w:t xml:space="preserve">, C. S., Carpenter, S. R., &amp; </w:t>
      </w:r>
      <w:proofErr w:type="spellStart"/>
      <w:r w:rsidRPr="00D62049">
        <w:t>Kinzig</w:t>
      </w:r>
      <w:proofErr w:type="spellEnd"/>
      <w:r w:rsidRPr="00D62049">
        <w:t>, A. (2004). Resilience, adaptability and transformability in social–ecological systems. Ecology and Society, 9(2), 5.</w:t>
      </w:r>
    </w:p>
    <w:p w:rsidR="00DA3A42" w:rsidRPr="00D62049" w:rsidRDefault="00DA3A42" w:rsidP="00C33948">
      <w:pPr>
        <w:pStyle w:val="References"/>
      </w:pPr>
      <w:r w:rsidRPr="00D62049">
        <w:t>Walker, J. (2012). Fractal food. Artlink, 32(1), 33–35.</w:t>
      </w:r>
    </w:p>
    <w:p w:rsidR="009110E0" w:rsidRPr="00D62049" w:rsidRDefault="00DA3A42" w:rsidP="00C33948">
      <w:pPr>
        <w:pStyle w:val="References"/>
      </w:pPr>
      <w:r w:rsidRPr="00D62049">
        <w:t xml:space="preserve">White, R., &amp; </w:t>
      </w:r>
      <w:proofErr w:type="spellStart"/>
      <w:r w:rsidRPr="00D62049">
        <w:t>Engelen</w:t>
      </w:r>
      <w:proofErr w:type="spellEnd"/>
      <w:r w:rsidRPr="00D62049">
        <w:t>, G. (1993). Cellular automata and fractal urban form: a cellular modelling approach to the evolution of urban land-use patterns. Environment and Planning A, 25(8), 1175–1199.</w:t>
      </w:r>
    </w:p>
    <w:p w:rsidR="00FC16B3" w:rsidRPr="00D62049" w:rsidRDefault="00FC16B3" w:rsidP="00C33948">
      <w:r w:rsidRPr="00D62049">
        <w:br w:type="page"/>
      </w:r>
    </w:p>
    <w:p w:rsidR="004B49D7" w:rsidRDefault="004B49D7" w:rsidP="004B49D7">
      <w:pPr>
        <w:pStyle w:val="Chapter"/>
      </w:pPr>
      <w:bookmarkStart w:id="51" w:name="_Toc465957099"/>
    </w:p>
    <w:p w:rsidR="004B49D7" w:rsidRDefault="004B49D7" w:rsidP="004B49D7">
      <w:pPr>
        <w:pStyle w:val="Chapter"/>
      </w:pPr>
    </w:p>
    <w:p w:rsidR="004B49D7" w:rsidRDefault="004B49D7" w:rsidP="004B49D7">
      <w:pPr>
        <w:pStyle w:val="Chapter"/>
      </w:pPr>
    </w:p>
    <w:p w:rsidR="004B49D7" w:rsidRDefault="004B49D7" w:rsidP="004B49D7">
      <w:pPr>
        <w:pStyle w:val="Chapter"/>
      </w:pPr>
    </w:p>
    <w:p w:rsidR="007057D3" w:rsidRPr="00D62049" w:rsidRDefault="007057D3" w:rsidP="004B49D7">
      <w:pPr>
        <w:pStyle w:val="Heading1"/>
      </w:pPr>
      <w:r w:rsidRPr="00D62049">
        <w:t>Methods for Measuring the Complexity Outcomes of Urban Design</w:t>
      </w:r>
      <w:bookmarkEnd w:id="51"/>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52" w:name="_Toc465957100"/>
      <w:r w:rsidRPr="00D62049">
        <w:lastRenderedPageBreak/>
        <w:t>Abstract</w:t>
      </w:r>
      <w:bookmarkEnd w:id="52"/>
    </w:p>
    <w:p w:rsidR="007057D3" w:rsidRPr="00D62049" w:rsidRDefault="00085018" w:rsidP="00C33948">
      <w:r w:rsidRPr="00D62049">
        <w:t>This chapter explores an analytical framework for assessing the complexity of the urban built form at the neighborhood scal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complexity” in neighborhood design, but these arguments often lack the theoretical formalism found in complex systems science. If neighborhood complexity is important, urban planners and designers require better tools to assess design outcomes and understand the built form. This chapter unpacks the connections between neighborhood-scale built form and measures of its complexity, and the analytical framework developed here is generalizable to empirical research of multiple neighborhood types and design standards. Finally, the chapter presents a series of implications for the practice of planning and designing complex urban places.</w:t>
      </w:r>
    </w:p>
    <w:p w:rsidR="007057D3" w:rsidRPr="00D62049" w:rsidRDefault="007057D3" w:rsidP="00C33948">
      <w:pPr>
        <w:pStyle w:val="Heading2"/>
      </w:pPr>
      <w:bookmarkStart w:id="53" w:name="_Toc465957101"/>
      <w:r w:rsidRPr="00D62049">
        <w:t>Introduction</w:t>
      </w:r>
      <w:bookmarkEnd w:id="53"/>
    </w:p>
    <w:p w:rsidR="007057D3" w:rsidRPr="00D62049" w:rsidRDefault="007057D3" w:rsidP="00C33948">
      <w:r w:rsidRPr="00D62049">
        <w:lastRenderedPageBreak/>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lastRenderedPageBreak/>
        <w:t xml:space="preserve">If neighborhood complexity is important, urban planners and designers require better tools to assess design outcomes and understand the built form. This </w:t>
      </w:r>
      <w:r w:rsidR="00085018" w:rsidRPr="00D62049">
        <w:t>chapter</w:t>
      </w:r>
      <w:r w:rsidRPr="00D62049">
        <w:t xml:space="preserve"> unpacks the connections between neighborhood-scale built form and different measures of its complexity. The analytical framework developed here is generalizable to empirical research of multiple neighborhood types and design standards. Finally, the </w:t>
      </w:r>
      <w:r w:rsidR="00085018" w:rsidRPr="00D62049">
        <w:t>chapter</w:t>
      </w:r>
      <w:r w:rsidRPr="00D62049">
        <w:t xml:space="preserve"> presents a series of implications for the practice of planning and designing complex urban places.</w:t>
      </w:r>
    </w:p>
    <w:p w:rsidR="007057D3" w:rsidRPr="00D62049" w:rsidRDefault="007057D3" w:rsidP="00C33948"/>
    <w:p w:rsidR="007057D3" w:rsidRPr="00D62049" w:rsidRDefault="007057D3" w:rsidP="00C33948">
      <w:pPr>
        <w:pStyle w:val="Heading2"/>
      </w:pPr>
      <w:bookmarkStart w:id="54" w:name="_Toc465957102"/>
      <w:r w:rsidRPr="00D62049">
        <w:t>Complexity in Urban Design</w:t>
      </w:r>
      <w:bookmarkEnd w:id="54"/>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the salient concepts of complex systems theory, without robustly confronting it and its full implications</w:t>
      </w:r>
      <w:r w:rsidR="00512E31">
        <w:t>, making it difficult to</w:t>
      </w:r>
      <w:r w:rsidRPr="00D62049">
        <w:t xml:space="preserve"> assess such claims and project outcomes</w:t>
      </w:r>
      <w:r w:rsidR="00512E31">
        <w:t>.</w:t>
      </w:r>
      <w:r w:rsidRPr="00D62049">
        <w:t xml:space="preserve"> </w:t>
      </w:r>
      <w:r w:rsidR="00512E31">
        <w:t>Nevertheless, 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512E31">
        <w:t>the following</w:t>
      </w:r>
      <w:r w:rsidRPr="00D62049">
        <w:t xml:space="preserve"> section I </w:t>
      </w:r>
      <w:r w:rsidR="00512E31">
        <w:t>summarize</w:t>
      </w:r>
      <w:r w:rsidRPr="00D62049">
        <w:t xml:space="preserve"> a lineage of ideas ab</w:t>
      </w:r>
      <w:r w:rsidR="00512E31">
        <w:t xml:space="preserve">out urban design and complexity – particularly </w:t>
      </w:r>
      <w:r w:rsidR="00512E31">
        <w:lastRenderedPageBreak/>
        <w:t>through the notion that</w:t>
      </w:r>
      <w:r w:rsidRPr="00D62049">
        <w:t xml:space="preserve"> </w:t>
      </w:r>
      <w:r w:rsidR="00512E31">
        <w:t>u</w:t>
      </w:r>
      <w:r w:rsidRPr="00D62049">
        <w:t xml:space="preserve">rban design influences the complexity of human habitats at the neighborhood scale and is closely tied to </w:t>
      </w:r>
      <w:r w:rsidR="00512E31">
        <w:t>theories of livability. The,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55" w:name="_Toc465957103"/>
      <w:r>
        <w:t xml:space="preserve">Urban Design, </w:t>
      </w:r>
      <w:r w:rsidR="007057D3" w:rsidRPr="00D62049">
        <w:t>Livability</w:t>
      </w:r>
      <w:r>
        <w:t>, and Complexity</w:t>
      </w:r>
      <w:bookmarkEnd w:id="55"/>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w:t>
      </w:r>
      <w:proofErr w:type="spellStart"/>
      <w:r w:rsidRPr="00D62049">
        <w:t>organicism</w:t>
      </w:r>
      <w:proofErr w:type="spellEnd"/>
      <w:r w:rsidRPr="00D62049">
        <w:t xml:space="preserve">,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w:t>
      </w:r>
      <w:proofErr w:type="spellStart"/>
      <w:r w:rsidRPr="00D62049">
        <w:t>Bosselmann</w:t>
      </w:r>
      <w:proofErr w:type="spellEnd"/>
      <w:r w:rsidRPr="00D62049">
        <w:t xml:space="preserve">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w:t>
      </w:r>
      <w:r w:rsidRPr="00D62049">
        <w:lastRenderedPageBreak/>
        <w:t>neighborhoods that create “lively, safe, and attractive streets, and [provide] public 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w:t>
      </w:r>
      <w:r w:rsidR="00E05270">
        <w:t>’</w:t>
      </w:r>
      <w:r w:rsidR="00333691" w:rsidRPr="00333691">
        <w:t>s ability to meet all of its residents</w:t>
      </w:r>
      <w:r w:rsidR="00E05270">
        <w:t>’</w:t>
      </w:r>
      <w:r w:rsidR="00333691" w:rsidRPr="00333691">
        <w:t xml:space="preserve">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 xml:space="preserve">These definitions imply the importance of physical design for various aspects of livability. Indeed, livability is perhaps the key way in which planners engage with neighborhood form to address complexity. Two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This body of literature argues that walkability and, in turn, livability rely on completeness to be feasible and on visual </w:t>
      </w:r>
      <w:r w:rsidRPr="00D62049">
        <w:lastRenderedPageBreak/>
        <w:t>complexity 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56" w:name="_Toc465957104"/>
      <w:r w:rsidRPr="00D62049">
        <w:t>The Neighborhood Scale</w:t>
      </w:r>
      <w:bookmarkEnd w:id="56"/>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w:t>
      </w:r>
      <w:proofErr w:type="spellStart"/>
      <w:r w:rsidRPr="00D62049">
        <w:t>Boarnet</w:t>
      </w:r>
      <w:proofErr w:type="spellEnd"/>
      <w:r w:rsidRPr="00D62049">
        <w:t xml:space="preserve"> and Crane 2001). Metrics for measuring the outcomes of urban design thus must consider the neighborhood scale.</w:t>
      </w:r>
    </w:p>
    <w:p w:rsidR="007057D3" w:rsidRPr="00D62049" w:rsidRDefault="007057D3" w:rsidP="00C33948">
      <w:r w:rsidRPr="00D62049">
        <w:t>Neighborhoods are related to the concept of community, but also have a specific geographic, spatial nature (</w:t>
      </w:r>
      <w:proofErr w:type="spellStart"/>
      <w:r w:rsidRPr="00D62049">
        <w:t>Larice</w:t>
      </w:r>
      <w:proofErr w:type="spellEnd"/>
      <w:r w:rsidRPr="00D62049">
        <w:t xml:space="preserve"> and Macdonald 2007). They are ubiquitous around the world and play an important role in complex urban systems. Clarence Perry (2007, p. 55) said “an urban neighborhood should be regarded both as a unit of a larger whole and as a distinct entity in itself.” The concept of neighborhood has been theorized about by complexity scholars. For example, </w:t>
      </w:r>
      <w:proofErr w:type="spellStart"/>
      <w:r w:rsidRPr="00D62049">
        <w:t>Portugali</w:t>
      </w:r>
      <w:proofErr w:type="spellEnd"/>
      <w:r w:rsidRPr="00D62049">
        <w:t xml:space="preserve"> (2006) argues that cognitive conceptions of neighborhoods arise out of complex human systems via information compression, an idea based on the reduction of information in </w:t>
      </w:r>
      <w:proofErr w:type="spellStart"/>
      <w:r w:rsidRPr="00D62049">
        <w:t>synergetics</w:t>
      </w:r>
      <w:proofErr w:type="spellEnd"/>
      <w:r w:rsidRPr="00D62049">
        <w:t xml:space="preserve">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present.” Likewise, Mumford (1961, p. 193) points out that since the earliest days of </w:t>
      </w:r>
      <w:r w:rsidRPr="00D62049">
        <w:lastRenderedPageBreak/>
        <w:t xml:space="preserve">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argues that in response to the </w:t>
      </w:r>
      <w:r w:rsidR="00333691">
        <w:t>dreadful</w:t>
      </w:r>
      <w:r w:rsidRPr="00D62049">
        <w:t xml:space="preserve"> living conditions of industrial-era cities and new enabling technologies, two major manifestos emerged to dominate 20th century neighborhood planning: Howard</w:t>
      </w:r>
      <w:r w:rsidR="00E05270">
        <w:t>’</w:t>
      </w:r>
      <w:r w:rsidRPr="00D62049">
        <w:t>s garden cities and modernism</w:t>
      </w:r>
      <w:r w:rsidR="00E05270">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Scott (1998) critiques the modernist design of Chandigarh and Brasilia by contrasting Le Corbusier</w:t>
      </w:r>
      <w:r w:rsidR="00E05270">
        <w:t>’</w:t>
      </w:r>
      <w:r w:rsidR="00333691" w:rsidRPr="00D62049">
        <w:t>s top-down simplified, rational, polished, utopian cities with Jane Jacobs</w:t>
      </w:r>
      <w:r w:rsidR="00E05270">
        <w:t>’</w:t>
      </w:r>
      <w:r w:rsidR="00333691" w:rsidRPr="00D62049">
        <w:t xml:space="preserve">s bottom-up, </w:t>
      </w:r>
      <w:r w:rsidR="00333691" w:rsidRPr="00D62049">
        <w:lastRenderedPageBreak/>
        <w:t>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57" w:name="_Toc465957105"/>
      <w:r w:rsidRPr="00D62049">
        <w:t>Designing for Complexity</w:t>
      </w:r>
      <w:bookmarkEnd w:id="57"/>
    </w:p>
    <w:p w:rsidR="007057D3" w:rsidRPr="00D62049" w:rsidRDefault="007057D3" w:rsidP="00C33948">
      <w:r w:rsidRPr="00D62049">
        <w:t>Simplified single-purpose urban design destroys functional capacity and synergy (Jacobs 1961; Marshall 2012).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w:t>
      </w:r>
      <w:proofErr w:type="spellStart"/>
      <w:r w:rsidRPr="00D62049">
        <w:t>Moroni</w:t>
      </w:r>
      <w:proofErr w:type="spellEnd"/>
      <w:r w:rsidRPr="00D62049">
        <w:t xml:space="preserve">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that remain for long periods of time, give minimal discretion to public officials, and leave flexibility for individual creativity and experimentation (</w:t>
      </w:r>
      <w:proofErr w:type="spellStart"/>
      <w:r w:rsidRPr="00D62049">
        <w:t>Moroni</w:t>
      </w:r>
      <w:proofErr w:type="spellEnd"/>
      <w:r w:rsidRPr="00D62049">
        <w:t xml:space="preserve"> 2015). Such codes </w:t>
      </w:r>
      <w:r w:rsidRPr="00D62049">
        <w:lastRenderedPageBreak/>
        <w:t xml:space="preserve">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According to this mainstream of scholarship, urban design and planning can foster diversity, complexity, and robustness – elements of a healthy and resilient complex adaptive system. Yet an open question remains. What exactly does complexity mean in urban design – especially at the neighborhood and block scale?</w:t>
      </w:r>
    </w:p>
    <w:p w:rsidR="007057D3" w:rsidRPr="00D62049" w:rsidRDefault="007057D3" w:rsidP="00C33948"/>
    <w:p w:rsidR="007057D3" w:rsidRPr="00D62049" w:rsidRDefault="007057D3" w:rsidP="00C33948">
      <w:pPr>
        <w:pStyle w:val="Heading2"/>
      </w:pPr>
      <w:bookmarkStart w:id="58" w:name="_Toc465957106"/>
      <w:r w:rsidRPr="00D62049">
        <w:t>Measures of Complexity in Urban Design</w:t>
      </w:r>
      <w:bookmarkEnd w:id="58"/>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w:t>
      </w:r>
      <w:r w:rsidRPr="00D62049">
        <w:lastRenderedPageBreak/>
        <w:t xml:space="preserve">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proofErr w:type="spellStart"/>
      <w:r w:rsidR="00B51C41" w:rsidRPr="00D62049">
        <w:t>Gershenson</w:t>
      </w:r>
      <w:proofErr w:type="spellEnd"/>
      <w:r w:rsidR="00B51C41" w:rsidRPr="00D62049">
        <w:t xml:space="preserve">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lastRenderedPageBreak/>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C33948">
      <w:r w:rsidRPr="00D62049">
        <w:t xml:space="preserve">Many scholars have explored different complexity metrics. Lloyd (2001) surveyed and categorized measures of complexity across numerous fields of inquiry. </w:t>
      </w:r>
      <w:proofErr w:type="spellStart"/>
      <w:r w:rsidRPr="00D62049">
        <w:t>Bourdic</w:t>
      </w:r>
      <w:proofErr w:type="spellEnd"/>
      <w:r w:rsidRPr="00D62049">
        <w:t xml:space="preserve"> et al. (2012) provide an overview of cross-scale spatial indicators and briefly touch on the neighborhood design assessment criteria of LEED-ND. Additional surveys and analyses of complexity indicators for ecosystems and cities have been produced by Parrott (2010) and Salat et al. (2010). </w:t>
      </w:r>
    </w:p>
    <w:p w:rsidR="007057D3" w:rsidRPr="00D62049" w:rsidRDefault="007057D3" w:rsidP="00233A05">
      <w:r w:rsidRPr="00D62049">
        <w:t xml:space="preserve">If cities are complex systems, then there should be indicators of their complexity, which vary. Such an indicator of complexity would likely be a system-level state variable. However, just how to measure the complexity of a city system remains a topic of ongoing debate. </w:t>
      </w:r>
      <w:r w:rsidR="00786758">
        <w:t xml:space="preserve">Further, how does this sense – or preference – vary from person to person and culture to cultur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E05270">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w:t>
      </w:r>
      <w:r w:rsidRPr="00D62049">
        <w:lastRenderedPageBreak/>
        <w:t>in the system. Forrester (1969) was an early pioneer of applying systems dynamics analysis to cities, studying their stocks and flows. This use of differential equations and stock/flow modeling has been extended to cycles of urbanization and suburbanization (</w:t>
      </w:r>
      <w:proofErr w:type="spellStart"/>
      <w:r w:rsidRPr="00D62049">
        <w:t>Orishimo</w:t>
      </w:r>
      <w:proofErr w:type="spellEnd"/>
      <w:r w:rsidRPr="00D62049">
        <w:t xml:space="preserve"> 1987), and to the dynamics of parking (Cao and Menendez 2015).</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humans both shape their neighborhoods and are in turn shaped by them. The patterns that result are the urban form and they can be examined in terms of network analyses, fractal structure, diversity, and information entropy.</w:t>
      </w:r>
      <w:r w:rsidR="00233A05">
        <w:t xml:space="preserve"> </w:t>
      </w:r>
      <w:r w:rsidRPr="00D62049">
        <w:t>At a higher level of abstraction, neighborhood complex systems can be analyzed in terms of their resilience, robustness, and adaptiveness. How do the system</w:t>
      </w:r>
      <w:r w:rsidR="00E05270">
        <w:t>’</w:t>
      </w:r>
      <w:r w:rsidRPr="00D62049">
        <w:t>s dynamics respond to perturbation? Do its spatial patterns and structure lend themselves to connectedne</w:t>
      </w:r>
      <w:r w:rsidR="00233A05">
        <w:t>ss, efficiency, and resilience?</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w:t>
      </w:r>
      <w:r w:rsidRPr="00D62049">
        <w:lastRenderedPageBreak/>
        <w:t>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59" w:name="_Toc465957107"/>
      <w:r w:rsidRPr="00D62049">
        <w:t>Temporal Measures of Urban Design</w:t>
      </w:r>
      <w:bookmarkEnd w:id="59"/>
    </w:p>
    <w:p w:rsidR="007057D3" w:rsidRPr="00D62049" w:rsidRDefault="007057D3" w:rsidP="00C33948">
      <w:r w:rsidRPr="00D62049">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t>N</w:t>
      </w:r>
      <w:r w:rsidR="007057D3" w:rsidRPr="00D62049">
        <w:t xml:space="preserve">onlinear analysis techniques from the physical sciences, such as reconstructing attractors or estimating </w:t>
      </w:r>
      <w:proofErr w:type="spellStart"/>
      <w:r w:rsidR="007057D3" w:rsidRPr="00D62049">
        <w:t>Lyapunovs</w:t>
      </w:r>
      <w:proofErr w:type="spellEnd"/>
      <w:r w:rsidR="007057D3" w:rsidRPr="00D62049">
        <w:t>, have not been found to be particularly effective in the ecology literature (Parrott 2010). Information theory, however, provides some measures of complexity that may be applied to urban design at the neighborhood scale. Shannon</w:t>
      </w:r>
      <w:r w:rsidR="00E05270">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E05270">
        <w:t>’</w:t>
      </w:r>
      <w:r w:rsidR="007057D3" w:rsidRPr="00D62049">
        <w:t xml:space="preserve">s proportional abundance is, the less predictable the type of any single object will be. This </w:t>
      </w:r>
      <w:r w:rsidR="007057D3" w:rsidRPr="00D62049">
        <w:lastRenderedPageBreak/>
        <w:t>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E05270">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w:t>
      </w:r>
      <w:proofErr w:type="spellStart"/>
      <w:r w:rsidR="00382011">
        <w:t>Yeh</w:t>
      </w:r>
      <w:proofErr w:type="spellEnd"/>
      <w:r w:rsidR="00382011">
        <w:t xml:space="preserve">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Shannon entropy, mean information gain, and fluctuation complexity can be used to assess time series 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60" w:name="_Toc465957108"/>
      <w:r w:rsidRPr="00D62049">
        <w:t>Visual Complexity of Urban Design</w:t>
      </w:r>
      <w:bookmarkEnd w:id="60"/>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w:t>
      </w:r>
      <w:r w:rsidRPr="00D62049">
        <w:lastRenderedPageBreak/>
        <w:t xml:space="preserve">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w:t>
      </w:r>
      <w:proofErr w:type="spellStart"/>
      <w:r w:rsidRPr="00D62049">
        <w:t>Elsheshtawy</w:t>
      </w:r>
      <w:proofErr w:type="spellEnd"/>
      <w:r w:rsidRPr="00D62049">
        <w:t xml:space="preserve"> 1997), implying a type two convex measure of complexity.</w:t>
      </w:r>
    </w:p>
    <w:p w:rsidR="007057D3" w:rsidRPr="00D62049" w:rsidRDefault="007057D3" w:rsidP="00C33948">
      <w:r w:rsidRPr="00D62049">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lastRenderedPageBreak/>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t>Based on their literature review, the researchers provide a field manual for measuring visual complexity</w:t>
      </w:r>
      <w:r w:rsidR="00382011">
        <w:t xml:space="preserve"> (ibid.)</w:t>
      </w:r>
      <w:r w:rsidRPr="00D62049">
        <w:t xml:space="preserve">.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 </w:t>
      </w:r>
      <w:proofErr w:type="spellStart"/>
      <w:r w:rsidRPr="00D62049">
        <w:t>Cavalcante</w:t>
      </w:r>
      <w:proofErr w:type="spellEnd"/>
      <w:r w:rsidRPr="00D62049">
        <w:t xml:space="preserv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w:t>
      </w:r>
      <w:r w:rsidRPr="00D62049">
        <w:lastRenderedPageBreak/>
        <w:t xml:space="preserve">detract from it. A.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w:t>
      </w:r>
      <w:proofErr w:type="spellStart"/>
      <w:r w:rsidRPr="00D62049">
        <w:t>Dumbaugh</w:t>
      </w:r>
      <w:proofErr w:type="spellEnd"/>
      <w:r w:rsidRPr="00D62049">
        <w:t xml:space="preserve">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61" w:name="_Toc465957109"/>
      <w:r w:rsidRPr="00D62049">
        <w:t>Spatial Measures of Urban Design</w:t>
      </w:r>
      <w:bookmarkEnd w:id="61"/>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xml:space="preserve">. Shannon entropy has been used to measure urban complexity </w:t>
      </w:r>
      <w:r w:rsidRPr="00D62049">
        <w:lastRenderedPageBreak/>
        <w:t xml:space="preserve">(Batty 2005) and mean information gain has been used to measure ecosystem spatial complexity (Proulx and Parrott 2008). </w:t>
      </w:r>
      <w:proofErr w:type="spellStart"/>
      <w:r w:rsidRPr="00D62049">
        <w:t>Yeh</w:t>
      </w:r>
      <w:proofErr w:type="spellEnd"/>
      <w:r w:rsidRPr="00D62049">
        <w:t xml:space="preserve"> and Li (2001) used entropy to monitor and measure urban sprawl. Applying these information theoretic metrics to space usually entails assessing raster data for predictability.</w:t>
      </w:r>
    </w:p>
    <w:p w:rsidR="007057D3" w:rsidRPr="00D62049" w:rsidRDefault="007057D3" w:rsidP="00C33948">
      <w:r w:rsidRPr="00D62049">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w:t>
      </w:r>
      <w:proofErr w:type="spellStart"/>
      <w:r w:rsidRPr="00D62049">
        <w:t>Boarnet</w:t>
      </w:r>
      <w:proofErr w:type="spellEnd"/>
      <w:r w:rsidRPr="00D62049">
        <w:t xml:space="preserve"> and Crane</w:t>
      </w:r>
      <w:r w:rsidR="00E05270">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 xml:space="preserve">proximity to one another. Cervero and </w:t>
      </w:r>
      <w:proofErr w:type="spellStart"/>
      <w:r w:rsidRPr="00D62049">
        <w:t>Kockelman</w:t>
      </w:r>
      <w:proofErr w:type="spellEnd"/>
      <w:r w:rsidRPr="00D62049">
        <w:t xml:space="preserve">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w:t>
      </w:r>
      <w:r w:rsidRPr="00D62049">
        <w:lastRenderedPageBreak/>
        <w:t xml:space="preserve">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proofErr w:type="spellStart"/>
      <w:r w:rsidRPr="00D62049">
        <w:t>Wissen</w:t>
      </w:r>
      <w:proofErr w:type="spellEnd"/>
      <w:r w:rsidRPr="00D62049">
        <w:t xml:space="preserve"> Hayek et al. (2015) use </w:t>
      </w:r>
      <w:proofErr w:type="spellStart"/>
      <w:r w:rsidRPr="00D62049">
        <w:t>UrbanSim</w:t>
      </w:r>
      <w:proofErr w:type="spellEnd"/>
      <w:r w:rsidRPr="00D62049">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literature. This index is often called the </w:t>
      </w:r>
      <w:proofErr w:type="spellStart"/>
      <w:r w:rsidRPr="00D62049">
        <w:t>Herfindahl-Hirschmann</w:t>
      </w:r>
      <w:proofErr w:type="spellEnd"/>
      <w:r w:rsidRPr="00D62049">
        <w:t xml:space="preserve"> index in economics and the Probability of Interspecies Encounter in the ecology literature. This index is an </w:t>
      </w:r>
      <w:r w:rsidRPr="00D62049">
        <w:rPr>
          <w:i/>
        </w:rPr>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w:t>
      </w:r>
      <w:proofErr w:type="spellStart"/>
      <w:r w:rsidRPr="00D62049">
        <w:t>Bordoloi</w:t>
      </w:r>
      <w:proofErr w:type="spellEnd"/>
      <w:r w:rsidRPr="00D62049">
        <w:t xml:space="preserve">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w:t>
      </w:r>
      <w:r w:rsidRPr="00D62049">
        <w:lastRenderedPageBreak/>
        <w:t xml:space="preserve">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w:t>
      </w:r>
      <w:proofErr w:type="spellStart"/>
      <w:r w:rsidRPr="00D62049">
        <w:t>Murcio</w:t>
      </w:r>
      <w:proofErr w:type="spellEnd"/>
      <w:r w:rsidRPr="00D62049">
        <w:t xml:space="preserve"> et al. (2015) </w:t>
      </w:r>
      <w:r w:rsidR="00FA2F36">
        <w:t xml:space="preserve">similarly </w:t>
      </w:r>
      <w:r w:rsidRPr="00D62049">
        <w:t xml:space="preserve">use urban transfer entropy to examine multi-scale urban patterns and flows. </w:t>
      </w:r>
      <w:r w:rsidR="00FA2F36">
        <w:t>Related to diversity, q</w:t>
      </w:r>
      <w:r w:rsidRPr="00D62049">
        <w:t xml:space="preserve">uestions of scale and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62" w:name="_Toc465957110"/>
      <w:r w:rsidRPr="00D62049">
        <w:t>Structural Measures of Urban Design</w:t>
      </w:r>
      <w:bookmarkEnd w:id="62"/>
    </w:p>
    <w:p w:rsidR="007057D3" w:rsidRPr="00D62049" w:rsidRDefault="007057D3" w:rsidP="00C33948">
      <w:r w:rsidRPr="00D62049">
        <w:lastRenderedPageBreak/>
        <w:t>Measures of 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But 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 xml:space="preserve">Fractal structures tend to be distributed according to a power law. As briefly mentioned earlier, in a power law distribution, there are few large objects, a medium amount of medium sized objects, and very many small objects. Consider the earlier </w:t>
      </w:r>
      <w:r w:rsidRPr="00D62049">
        <w:lastRenderedPageBreak/>
        <w:t>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t xml:space="preserve">The fractal dimension, </w:t>
      </w:r>
      <w:r w:rsidRPr="00D62049">
        <w:rPr>
          <w:i/>
        </w:rPr>
        <w:t>D</w:t>
      </w:r>
      <w:r w:rsidRPr="00D62049">
        <w:t>, is a statistical measure of how a form</w:t>
      </w:r>
      <w:r w:rsidR="00E05270">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proofErr w:type="spellStart"/>
      <w:r w:rsidRPr="00D62049">
        <w:t>Hausdorff</w:t>
      </w:r>
      <w:proofErr w:type="spellEnd"/>
      <w:r w:rsidRPr="00D62049">
        <w:t xml:space="preserve"> dimension and the box-counting dimension (Shen 2002). For example, a Koch curve has a </w:t>
      </w:r>
      <w:proofErr w:type="spellStart"/>
      <w:r w:rsidRPr="00D62049">
        <w:t>Hausdorff</w:t>
      </w:r>
      <w:proofErr w:type="spellEnd"/>
      <w:r w:rsidRPr="00D62049">
        <w:t xml:space="preserve"> fractal dimension D = -log(4)/</w:t>
      </w:r>
      <w:proofErr w:type="gramStart"/>
      <w:r w:rsidRPr="00D62049">
        <w:t>log(</w:t>
      </w:r>
      <w:proofErr w:type="gramEnd"/>
      <w:r w:rsidRPr="00D62049">
        <w:t>1/3) = 1.26.</w:t>
      </w:r>
    </w:p>
    <w:p w:rsidR="007057D3" w:rsidRPr="00D62049" w:rsidRDefault="007057D3" w:rsidP="00C33948">
      <w:r w:rsidRPr="00D62049">
        <w:lastRenderedPageBreak/>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E05270">
        <w:t>’</w:t>
      </w:r>
      <w:r w:rsidRPr="00D62049">
        <w:t xml:space="preserve">s ideal tend to emphasize organic forms with rich detail </w:t>
      </w:r>
      <w:r w:rsidRPr="00D62049">
        <w:rPr>
          <w:i/>
        </w:rPr>
        <w:t>at multiple scales</w:t>
      </w:r>
      <w:r w:rsidRPr="00D62049">
        <w:t>.</w:t>
      </w:r>
    </w:p>
    <w:p w:rsidR="007057D3" w:rsidRPr="00D62049" w:rsidRDefault="007057D3" w:rsidP="00C33948">
      <w:proofErr w:type="spellStart"/>
      <w:r w:rsidRPr="00D62049">
        <w:t>Salingaros</w:t>
      </w:r>
      <w:proofErr w:type="spellEnd"/>
      <w:r w:rsidRPr="00D62049">
        <w:t xml:space="preserve"> (2001) argues that architecture and urban design must utilize fractal design to embrace the structure and organization of organic forms. The Eiffel Tower is an example of a built form that exhibits fractal structure. As Mandelbrot (1983, p. 131) puts it, “(well before Koch, </w:t>
      </w:r>
      <w:proofErr w:type="spellStart"/>
      <w:r w:rsidRPr="00D62049">
        <w:t>Peano</w:t>
      </w:r>
      <w:proofErr w:type="spellEnd"/>
      <w:r w:rsidRPr="00D62049">
        <w:t xml:space="preserve">, and </w:t>
      </w:r>
      <w:proofErr w:type="spellStart"/>
      <w:r w:rsidRPr="00D62049">
        <w:t>Sierpinski</w:t>
      </w:r>
      <w:proofErr w:type="spellEnd"/>
      <w:r w:rsidRPr="00D62049">
        <w:t>), the tower that Gustave Eiffel built in Paris deliberately incorporates the idea of a fractal curve full of branch points.”</w:t>
      </w:r>
    </w:p>
    <w:p w:rsidR="00FA2F36" w:rsidRDefault="007057D3" w:rsidP="00C33948">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t>
      </w:r>
      <w:proofErr w:type="spellStart"/>
      <w:r w:rsidRPr="00D62049">
        <w:t>WalkScore</w:t>
      </w:r>
      <w:proofErr w:type="spellEnd"/>
      <w:r w:rsidRPr="00D62049">
        <w:t xml:space="preserve"> and </w:t>
      </w:r>
      <w:proofErr w:type="spellStart"/>
      <w:r w:rsidRPr="00D62049">
        <w:t>Walkonomics</w:t>
      </w:r>
      <w:proofErr w:type="spellEnd"/>
      <w:r w:rsidRPr="00D62049">
        <w:t xml:space="preserve"> – and urban modeling tools such as </w:t>
      </w:r>
      <w:proofErr w:type="spellStart"/>
      <w:r w:rsidRPr="00D62049">
        <w:t>UrbanSim</w:t>
      </w:r>
      <w:proofErr w:type="spellEnd"/>
      <w:r w:rsidRPr="00D62049">
        <w:t>/</w:t>
      </w:r>
      <w:proofErr w:type="spellStart"/>
      <w:r w:rsidRPr="00D62049">
        <w:t>pandana</w:t>
      </w:r>
      <w:proofErr w:type="spellEnd"/>
      <w:r w:rsidRPr="00D62049">
        <w:t xml:space="preserve"> use street networks to determine accessibility.</w:t>
      </w:r>
    </w:p>
    <w:p w:rsidR="007057D3" w:rsidRPr="00D62049" w:rsidRDefault="007057D3" w:rsidP="00C33948">
      <w:r w:rsidRPr="00D62049">
        <w:lastRenderedPageBreak/>
        <w:t xml:space="preserve">Urban networks can be measured for their complexity in several ways. The </w:t>
      </w:r>
      <w:r w:rsidRPr="00D62049">
        <w:rPr>
          <w:i/>
        </w:rPr>
        <w:t>geodesic distance</w:t>
      </w:r>
      <w:r w:rsidRPr="00D62049">
        <w:t xml:space="preserve"> is the number of edges in the shortest path between two nodes in a network. The </w:t>
      </w:r>
      <w:r w:rsidRPr="00D62049">
        <w:rPr>
          <w:i/>
        </w:rPr>
        <w:t xml:space="preserve">eccentricity </w:t>
      </w:r>
      <w:r w:rsidRPr="00D62049">
        <w:t xml:space="preserve">of a node is the greatest of all the geodesic distances between the node and all the other nodes in the network. It is a measure of how far the node is from the node that is furthest from it. The </w:t>
      </w:r>
      <w:r w:rsidRPr="00D62049">
        <w:rPr>
          <w:i/>
        </w:rPr>
        <w:t>radius</w:t>
      </w:r>
      <w:r w:rsidRPr="00D62049">
        <w:t xml:space="preserve"> of a graph is the minimum eccentricity of any node in the graph. The </w:t>
      </w:r>
      <w:r w:rsidR="002363C5">
        <w:t>distances provide</w:t>
      </w:r>
      <w:r w:rsidRPr="00D62049">
        <w:t xml:space="preserve"> useful me</w:t>
      </w:r>
      <w:r w:rsidR="002363C5">
        <w:t>asures of network complexity as they indicate the size, structure, and connectedness of the network. These distances are also greatly affected by spatial embeddedness and planarity.</w:t>
      </w:r>
    </w:p>
    <w:p w:rsidR="007057D3" w:rsidRPr="00D62049" w:rsidRDefault="007057D3" w:rsidP="00C33948">
      <w:r w:rsidRPr="00D62049">
        <w:t xml:space="preserve">The </w:t>
      </w:r>
      <w:r w:rsidRPr="00D62049">
        <w:rPr>
          <w:i/>
        </w:rPr>
        <w:t>clustering coefficient</w:t>
      </w:r>
      <w:r w:rsidRPr="00D62049">
        <w:t xml:space="preserve"> of a node is the ratio of the number of edges between its neighbors to the maximum possible number of edges that could exist between these neighbors. The clustering coefficient is a measure of how much the neighbors of some node are linked to each other and is a good metric for connectedness and complexity. Jiang and </w:t>
      </w:r>
      <w:proofErr w:type="spellStart"/>
      <w:r w:rsidRPr="00D62049">
        <w:t>Claramunt</w:t>
      </w:r>
      <w:proofErr w:type="spellEnd"/>
      <w:r w:rsidRPr="00D62049">
        <w:t xml:space="preserve"> (2004) extend this coefficient to neighborhoods within an arbitrary distance, rather than just proximate, to make it more applicable to urban street networks. In a </w:t>
      </w:r>
      <w:r w:rsidRPr="00D62049">
        <w:rPr>
          <w:i/>
        </w:rPr>
        <w:t>dual graph</w:t>
      </w:r>
      <w:r w:rsidRPr="00D62049">
        <w:t>, the city</w:t>
      </w:r>
      <w:r w:rsidR="00E05270">
        <w:t>’</w:t>
      </w:r>
      <w:r w:rsidRPr="00D62049">
        <w:t>s streets are represented as nodes and the intersections are represented as edges. Such a graph provides certain advantages in analyzing the network (</w:t>
      </w:r>
      <w:proofErr w:type="spellStart"/>
      <w:r w:rsidRPr="00D62049">
        <w:t>Crucitti</w:t>
      </w:r>
      <w:proofErr w:type="spellEnd"/>
      <w:r w:rsidRPr="00D62049">
        <w:t xml:space="preserve"> et al. 2006).</w:t>
      </w:r>
      <w:r w:rsidR="002363C5">
        <w:t xml:space="preserve"> Dual graphs form the foundation of space syntax, discussed shortly.</w:t>
      </w:r>
    </w:p>
    <w:p w:rsidR="007057D3" w:rsidRPr="00D62049" w:rsidRDefault="007057D3" w:rsidP="00C33948">
      <w:proofErr w:type="spellStart"/>
      <w:r w:rsidRPr="00D62049">
        <w:lastRenderedPageBreak/>
        <w:t>Barthelemy</w:t>
      </w:r>
      <w:proofErr w:type="spellEnd"/>
      <w:r w:rsidRPr="00D62049">
        <w:t xml:space="preserve"> (2011) provides a thorough overview of characterizing and modeling spatial networks. </w:t>
      </w:r>
      <w:proofErr w:type="spellStart"/>
      <w:r w:rsidRPr="00D62049">
        <w:t>Betweenness</w:t>
      </w:r>
      <w:proofErr w:type="spellEnd"/>
      <w:r w:rsidRPr="00D62049">
        <w:t xml:space="preserve"> centrality, </w:t>
      </w:r>
      <w:r w:rsidRPr="00D62049">
        <w:rPr>
          <w:i/>
        </w:rPr>
        <w:t>g(</w:t>
      </w:r>
      <w:proofErr w:type="spellStart"/>
      <w:r w:rsidRPr="00D62049">
        <w:rPr>
          <w:i/>
        </w:rPr>
        <w:t>i</w:t>
      </w:r>
      <w:proofErr w:type="spellEnd"/>
      <w:r w:rsidRPr="00D62049">
        <w:rPr>
          <w:i/>
        </w:rPr>
        <w:t>)</w:t>
      </w:r>
      <w:r w:rsidRPr="00D62049">
        <w:t xml:space="preserve">, is a key metric used to assess the importance of a node, </w:t>
      </w:r>
      <w:proofErr w:type="spellStart"/>
      <w:r w:rsidRPr="00D62049">
        <w:rPr>
          <w:i/>
        </w:rPr>
        <w:t>i</w:t>
      </w:r>
      <w:proofErr w:type="spellEnd"/>
      <w:r w:rsidRPr="00D62049">
        <w:t>, in a network by evaluating the number of shortest paths that pass through the node (</w:t>
      </w:r>
      <w:proofErr w:type="spellStart"/>
      <w:r w:rsidRPr="00D62049">
        <w:t>Barthelemy</w:t>
      </w:r>
      <w:proofErr w:type="spellEnd"/>
      <w:r w:rsidRPr="00D62049">
        <w:t xml:space="preserve"> 2004):</w:t>
      </w:r>
    </w:p>
    <w:p w:rsidR="007057D3" w:rsidRPr="00D62049" w:rsidRDefault="007057D3" w:rsidP="00C33948">
      <w:r w:rsidRPr="00D62049">
        <w:rPr>
          <w:noProof/>
        </w:rPr>
        <w:drawing>
          <wp:inline distT="0" distB="0" distL="0" distR="0" wp14:anchorId="6B778DF5" wp14:editId="648DDB73">
            <wp:extent cx="1295400" cy="561975"/>
            <wp:effectExtent l="0" t="0" r="0" b="9525"/>
            <wp:docPr id="25" name="Picture 25" descr="betweenness-centr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betweenness-centralit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95400" cy="561975"/>
                    </a:xfrm>
                    <a:prstGeom prst="rect">
                      <a:avLst/>
                    </a:prstGeom>
                    <a:noFill/>
                    <a:ln>
                      <a:noFill/>
                    </a:ln>
                  </pic:spPr>
                </pic:pic>
              </a:graphicData>
            </a:graphic>
          </wp:inline>
        </w:drawing>
      </w:r>
    </w:p>
    <w:p w:rsidR="007057D3" w:rsidRPr="00D62049" w:rsidRDefault="007057D3" w:rsidP="00C33948">
      <w:r w:rsidRPr="00D62049">
        <w:t xml:space="preserve">Also useful is the average </w:t>
      </w:r>
      <w:proofErr w:type="spellStart"/>
      <w:r w:rsidRPr="00D62049">
        <w:t>betweenness</w:t>
      </w:r>
      <w:proofErr w:type="spellEnd"/>
      <w:r w:rsidRPr="00D62049">
        <w:t xml:space="preserve"> centrality, </w:t>
      </w:r>
      <w:r w:rsidRPr="00D62049">
        <w:rPr>
          <w:i/>
        </w:rPr>
        <w:t>g(k)</w:t>
      </w:r>
      <w:r w:rsidRPr="00D62049">
        <w:t xml:space="preserve">, of all nodes of the same degree, </w:t>
      </w:r>
      <w:r w:rsidRPr="00D62049">
        <w:rPr>
          <w:i/>
        </w:rPr>
        <w:t>k</w:t>
      </w:r>
      <w:r w:rsidRPr="00D62049">
        <w:t>, in some network (</w:t>
      </w:r>
      <w:proofErr w:type="spellStart"/>
      <w:r w:rsidRPr="00D62049">
        <w:t>Barthelemy</w:t>
      </w:r>
      <w:proofErr w:type="spellEnd"/>
      <w:r w:rsidRPr="00D62049">
        <w:t xml:space="preserve"> 2011):</w:t>
      </w:r>
    </w:p>
    <w:p w:rsidR="007057D3" w:rsidRPr="00D62049" w:rsidRDefault="007057D3" w:rsidP="00C33948">
      <w:r w:rsidRPr="00D62049">
        <w:rPr>
          <w:noProof/>
        </w:rPr>
        <w:drawing>
          <wp:inline distT="0" distB="0" distL="0" distR="0" wp14:anchorId="3128B6E6" wp14:editId="01FD7385">
            <wp:extent cx="1733550" cy="533400"/>
            <wp:effectExtent l="0" t="0" r="0" b="0"/>
            <wp:docPr id="24" name="Picture 24" descr="avg-betweenness-centr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vg-betweenness-centralit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33550" cy="533400"/>
                    </a:xfrm>
                    <a:prstGeom prst="rect">
                      <a:avLst/>
                    </a:prstGeom>
                    <a:noFill/>
                    <a:ln>
                      <a:noFill/>
                    </a:ln>
                  </pic:spPr>
                </pic:pic>
              </a:graphicData>
            </a:graphic>
          </wp:inline>
        </w:drawing>
      </w:r>
    </w:p>
    <w:p w:rsidR="007057D3" w:rsidRPr="00D62049" w:rsidRDefault="007057D3" w:rsidP="00C33948">
      <w:proofErr w:type="spellStart"/>
      <w:r w:rsidRPr="00D62049">
        <w:t>Betweenness</w:t>
      </w:r>
      <w:proofErr w:type="spellEnd"/>
      <w:r w:rsidRPr="00D62049">
        <w:t xml:space="preserve"> centrality can also be calculated for weighted networks in which edges are weighted in proportion to their capacity, traffic, influence, etc. (</w:t>
      </w:r>
      <w:proofErr w:type="spellStart"/>
      <w:r w:rsidRPr="00D62049">
        <w:t>Barrat</w:t>
      </w:r>
      <w:proofErr w:type="spellEnd"/>
      <w:r w:rsidRPr="00D62049">
        <w:t xml:space="preserve"> et al. 2004). Here, a node</w:t>
      </w:r>
      <w:r w:rsidR="00E05270">
        <w:t>’</w:t>
      </w:r>
      <w:r w:rsidRPr="00D62049">
        <w:t>s importance in the network is the sum of the weights of all adjacent edges:</w:t>
      </w:r>
    </w:p>
    <w:p w:rsidR="007057D3" w:rsidRPr="00D62049" w:rsidRDefault="007057D3" w:rsidP="00C33948">
      <w:r w:rsidRPr="00D62049">
        <w:rPr>
          <w:noProof/>
        </w:rPr>
        <w:drawing>
          <wp:inline distT="0" distB="0" distL="0" distR="0" wp14:anchorId="7345603F" wp14:editId="478A542A">
            <wp:extent cx="1095375" cy="504825"/>
            <wp:effectExtent l="0" t="0" r="9525" b="9525"/>
            <wp:docPr id="23" name="Picture 23" descr="weighted-centr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weighted-centrality"/>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504825"/>
                    </a:xfrm>
                    <a:prstGeom prst="rect">
                      <a:avLst/>
                    </a:prstGeom>
                    <a:noFill/>
                    <a:ln>
                      <a:noFill/>
                    </a:ln>
                  </pic:spPr>
                </pic:pic>
              </a:graphicData>
            </a:graphic>
          </wp:inline>
        </w:drawing>
      </w:r>
    </w:p>
    <w:p w:rsidR="007057D3" w:rsidRPr="00D62049" w:rsidRDefault="007057D3" w:rsidP="00C33948">
      <w:proofErr w:type="spellStart"/>
      <w:r w:rsidRPr="00D62049">
        <w:t>Barthelemy</w:t>
      </w:r>
      <w:proofErr w:type="spellEnd"/>
      <w:r w:rsidRPr="00D62049">
        <w:t xml:space="preserve"> et al. (2013) used </w:t>
      </w:r>
      <w:proofErr w:type="spellStart"/>
      <w:r w:rsidRPr="00D62049">
        <w:t>betweenness</w:t>
      </w:r>
      <w:proofErr w:type="spellEnd"/>
      <w:r w:rsidRPr="00D62049">
        <w:t xml:space="preserve"> centrality to </w:t>
      </w:r>
      <w:r w:rsidR="002363C5">
        <w:t>identify in the urban form</w:t>
      </w:r>
      <w:r w:rsidRPr="00D62049">
        <w:t xml:space="preserve"> top-down intervention</w:t>
      </w:r>
      <w:r w:rsidR="002363C5">
        <w:t>s</w:t>
      </w:r>
      <w:r w:rsidRPr="00D62049">
        <w:t xml:space="preserve"> versus bottom-up self-organization and evolution of the urban fabric in Paris. Porta et al. (2006a; 2006b) demonstrate a multiple centrality assessment methodology for analyzing urban street networks. They also identified </w:t>
      </w:r>
      <w:r w:rsidRPr="00D62049">
        <w:lastRenderedPageBreak/>
        <w:t xml:space="preserve">signatures and differences between planned and self-organized cities. </w:t>
      </w:r>
      <w:proofErr w:type="spellStart"/>
      <w:r w:rsidRPr="00D62049">
        <w:t>Crucitti</w:t>
      </w:r>
      <w:proofErr w:type="spellEnd"/>
      <w:r w:rsidRPr="00D62049">
        <w:t xml:space="preserve"> et al. (2006) examine closeness, </w:t>
      </w:r>
      <w:proofErr w:type="spellStart"/>
      <w:r w:rsidRPr="00D62049">
        <w:t>betweenness</w:t>
      </w:r>
      <w:proofErr w:type="spellEnd"/>
      <w:r w:rsidRPr="00D62049">
        <w:t>, straightness, and information as measures of urban network centrality. The Urban Network Analysis Toolbox (</w:t>
      </w:r>
      <w:proofErr w:type="spellStart"/>
      <w:r w:rsidRPr="00D62049">
        <w:t>Sevtsuk</w:t>
      </w:r>
      <w:proofErr w:type="spellEnd"/>
      <w:r w:rsidRPr="00D62049">
        <w:t xml:space="preserve"> and </w:t>
      </w:r>
      <w:proofErr w:type="spellStart"/>
      <w:r w:rsidRPr="00D62049">
        <w:t>Mekonnen</w:t>
      </w:r>
      <w:proofErr w:type="spellEnd"/>
      <w:r w:rsidRPr="00D62049">
        <w:t xml:space="preserve"> 2012) provides a useful toolkit for researchers analyzing centrality, </w:t>
      </w:r>
      <w:proofErr w:type="spellStart"/>
      <w:r w:rsidRPr="00D62049">
        <w:t>betweenness</w:t>
      </w:r>
      <w:proofErr w:type="spellEnd"/>
      <w:r w:rsidRPr="00D62049">
        <w:t>, closeness, straightness, and accessibility in urban street networks.</w:t>
      </w:r>
    </w:p>
    <w:p w:rsidR="007057D3" w:rsidRPr="00D62049" w:rsidRDefault="007057D3" w:rsidP="00C33948">
      <w:r w:rsidRPr="00D62049">
        <w:t>Space syntax offers another similar method of analyzing urban networks and configuration through its axial maps that measure the depth from some network edge to others</w:t>
      </w:r>
      <w:r w:rsidR="002363C5">
        <w:t>, based on dual graphs in which nodes represent axial streets and edges represent their intersections</w:t>
      </w:r>
      <w:r w:rsidRPr="00D62049">
        <w:t xml:space="preserve"> (Hillier et al. 1976; </w:t>
      </w:r>
      <w:proofErr w:type="spellStart"/>
      <w:r w:rsidRPr="00D62049">
        <w:t>Ratti</w:t>
      </w:r>
      <w:proofErr w:type="spellEnd"/>
      <w:r w:rsidRPr="00D62049">
        <w:t xml:space="preserve"> 2004). Marcus and </w:t>
      </w:r>
      <w:proofErr w:type="spellStart"/>
      <w:r w:rsidRPr="00D62049">
        <w:t>Legeby</w:t>
      </w:r>
      <w:proofErr w:type="spellEnd"/>
      <w:r w:rsidRPr="00D62049">
        <w:t xml:space="preserve"> (2012) use space syntax to measure social capital in neighborhoods, through an explicit urban complexity lens. Jiang and </w:t>
      </w:r>
      <w:proofErr w:type="spellStart"/>
      <w:r w:rsidRPr="00D62049">
        <w:t>Claramunt</w:t>
      </w:r>
      <w:proofErr w:type="spellEnd"/>
      <w:r w:rsidRPr="00D62049">
        <w:t xml:space="preserve"> (2002) integrate an adapted space syntax – compensating for difficulties with axial lines – into computational GIS. Space syntax has formed the basis of many other adapted approaches to analytical urban design (e.g., </w:t>
      </w:r>
      <w:proofErr w:type="spellStart"/>
      <w:r w:rsidRPr="00D62049">
        <w:t>Karimi</w:t>
      </w:r>
      <w:proofErr w:type="spellEnd"/>
      <w:r w:rsidRPr="00D62049">
        <w:t xml:space="preserve"> 2012). </w:t>
      </w:r>
    </w:p>
    <w:p w:rsidR="002363C5" w:rsidRPr="002363C5" w:rsidRDefault="007057D3" w:rsidP="00C33948">
      <w:r w:rsidRPr="00D62049">
        <w:t xml:space="preserve">Connectivity is a final fundamental concept in network analysis. It asks: what is the minimum number of nodes or edges that must be removed from a connected graph to disconnect the rest of the nodes? This is a good measure of the robustness of a network. Complex networks with high connectivity provide more routing choices to agents and are more resilient to failure. </w:t>
      </w:r>
      <w:r w:rsidR="002363C5">
        <w:t xml:space="preserve">However, traditional connectivity is less useful for planar (and approximately planar) networks. For example, </w:t>
      </w:r>
      <w:r w:rsidR="002363C5">
        <w:rPr>
          <w:i/>
        </w:rPr>
        <w:t>most</w:t>
      </w:r>
      <w:r w:rsidR="002363C5">
        <w:t xml:space="preserve"> street networks will </w:t>
      </w:r>
      <w:r w:rsidR="002363C5">
        <w:lastRenderedPageBreak/>
        <w:t xml:space="preserve">have connectivity of just </w:t>
      </w:r>
      <w:r w:rsidR="002363C5">
        <w:rPr>
          <w:i/>
        </w:rPr>
        <w:t>1</w:t>
      </w:r>
      <w:r w:rsidR="002363C5">
        <w:t xml:space="preserve">, because a single dead-end street indicates that the removal of just one node or edge will disconnect the network. Rather, adapted measures of complex spatial network connectivity, such as intersection density, node degree distribution, and edge </w:t>
      </w:r>
      <w:proofErr w:type="spellStart"/>
      <w:r w:rsidR="002363C5">
        <w:t>betweenness</w:t>
      </w:r>
      <w:proofErr w:type="spellEnd"/>
      <w:r w:rsidR="002363C5">
        <w:t xml:space="preserve"> centrality distribution better capture the nature of a street network.</w:t>
      </w:r>
    </w:p>
    <w:p w:rsidR="007057D3" w:rsidRPr="00D62049" w:rsidRDefault="007057D3" w:rsidP="00C33948">
      <w:r w:rsidRPr="00D62049">
        <w:t>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rsidR="002363C5">
        <w:t xml:space="preserve"> </w:t>
      </w:r>
      <w:r w:rsidRPr="00D62049">
        <w:t>Connectivity has</w:t>
      </w:r>
      <w:r w:rsidR="002363C5">
        <w:t xml:space="preserve"> also</w:t>
      </w:r>
      <w:r w:rsidRPr="00D62049">
        <w:t xml:space="preserve"> been linked to street network pedestrian volume (</w:t>
      </w:r>
      <w:proofErr w:type="spellStart"/>
      <w:r w:rsidRPr="00D62049">
        <w:t>Hajrashouliha</w:t>
      </w:r>
      <w:proofErr w:type="spellEnd"/>
      <w:r w:rsidRPr="00D62049">
        <w:t xml:space="preserve"> and Yin 2015). </w:t>
      </w:r>
      <w:r w:rsidR="00085836">
        <w:t xml:space="preserve">Contrarily, </w:t>
      </w:r>
      <w:proofErr w:type="spellStart"/>
      <w:r w:rsidRPr="00D62049">
        <w:t>Salingaros</w:t>
      </w:r>
      <w:proofErr w:type="spellEnd"/>
      <w:r w:rsidRPr="00D62049">
        <w:t xml:space="preserve"> (2000) argues that grid networks do not connect cities, only giving the impression of doing so. He emphasizes eight characteristics – couplings, diversity, boundaries, forces, organization, hierarchy, interdependence, and decomposition – in his analysis of connectivity.</w:t>
      </w:r>
    </w:p>
    <w:p w:rsidR="007057D3" w:rsidRPr="00D62049" w:rsidRDefault="007057D3" w:rsidP="00C33948"/>
    <w:p w:rsidR="007057D3" w:rsidRPr="00D62049" w:rsidRDefault="007057D3" w:rsidP="00C33948">
      <w:pPr>
        <w:pStyle w:val="Heading2"/>
      </w:pPr>
      <w:bookmarkStart w:id="63" w:name="_Toc465957111"/>
      <w:r w:rsidRPr="00D62049">
        <w:t>Typology</w:t>
      </w:r>
      <w:bookmarkEnd w:id="63"/>
      <w:r w:rsidR="00950CF5">
        <w:t xml:space="preserve"> of Complexity Measures</w:t>
      </w:r>
    </w:p>
    <w:p w:rsidR="007057D3" w:rsidRPr="00D62049" w:rsidRDefault="007057D3" w:rsidP="00C33948">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w:t>
      </w:r>
      <w:r w:rsidR="00085836">
        <w:lastRenderedPageBreak/>
        <w:t>measures are subdivided into fractal and 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w:t>
      </w:r>
      <w:r w:rsidR="00950CF5">
        <w:t>promising</w:t>
      </w:r>
      <w:r w:rsidRPr="00D62049">
        <w:t xml:space="preserve"> </w:t>
      </w:r>
      <w:r w:rsidR="00085836">
        <w:t xml:space="preserve">for measuring </w:t>
      </w:r>
      <w:r w:rsidR="00950CF5">
        <w:t xml:space="preserve">physical </w:t>
      </w:r>
      <w:r w:rsidR="00085836">
        <w:t xml:space="preserve">complexity at the </w:t>
      </w:r>
      <w:r w:rsidRPr="00D62049">
        <w:t xml:space="preserve">scale </w:t>
      </w:r>
      <w:r w:rsidR="00085836">
        <w:t xml:space="preserve">of </w:t>
      </w:r>
      <w:r w:rsidRPr="00D62049">
        <w:t>urban design.</w:t>
      </w:r>
    </w:p>
    <w:p w:rsidR="007057D3" w:rsidRPr="00D62049" w:rsidRDefault="007057D3" w:rsidP="00C33948"/>
    <w:tbl>
      <w:tblPr>
        <w:tblStyle w:val="TableGrid"/>
        <w:tblW w:w="0" w:type="auto"/>
        <w:tblLook w:val="04A0" w:firstRow="1" w:lastRow="0" w:firstColumn="1" w:lastColumn="0" w:noHBand="0" w:noVBand="1"/>
      </w:tblPr>
      <w:tblGrid>
        <w:gridCol w:w="2787"/>
        <w:gridCol w:w="1950"/>
        <w:gridCol w:w="4613"/>
      </w:tblGrid>
      <w:tr w:rsidR="007057D3" w:rsidRPr="00D62049" w:rsidTr="007057D3">
        <w:tc>
          <w:tcPr>
            <w:tcW w:w="2875" w:type="dxa"/>
            <w:shd w:val="clear" w:color="auto" w:fill="D9D9D9" w:themeFill="background1" w:themeFillShade="D9"/>
          </w:tcPr>
          <w:p w:rsidR="007057D3" w:rsidRPr="00D62049" w:rsidRDefault="007057D3" w:rsidP="00F46A56">
            <w:pPr>
              <w:pStyle w:val="TableHeader"/>
            </w:pPr>
            <w:r w:rsidRPr="00D62049">
              <w:t>Measure of complexity</w:t>
            </w:r>
          </w:p>
        </w:tc>
        <w:tc>
          <w:tcPr>
            <w:tcW w:w="1886" w:type="dxa"/>
            <w:shd w:val="clear" w:color="auto" w:fill="D9D9D9" w:themeFill="background1" w:themeFillShade="D9"/>
          </w:tcPr>
          <w:p w:rsidR="007057D3" w:rsidRPr="00D62049" w:rsidRDefault="007057D3" w:rsidP="00F46A56">
            <w:pPr>
              <w:pStyle w:val="TableHeader"/>
            </w:pPr>
            <w:r w:rsidRPr="00D62049">
              <w:t>Category</w:t>
            </w:r>
          </w:p>
        </w:tc>
        <w:tc>
          <w:tcPr>
            <w:tcW w:w="4797" w:type="dxa"/>
            <w:shd w:val="clear" w:color="auto" w:fill="D9D9D9" w:themeFill="background1" w:themeFillShade="D9"/>
          </w:tcPr>
          <w:p w:rsidR="007057D3" w:rsidRPr="00D62049" w:rsidRDefault="007057D3" w:rsidP="00F46A56">
            <w:pPr>
              <w:pStyle w:val="TableHeader"/>
            </w:pPr>
            <w:r w:rsidRPr="00D62049">
              <w:t>Notes, Tools, Techniques</w:t>
            </w:r>
          </w:p>
        </w:tc>
      </w:tr>
      <w:tr w:rsidR="007057D3" w:rsidRPr="00D62049" w:rsidTr="007057D3">
        <w:tc>
          <w:tcPr>
            <w:tcW w:w="2875" w:type="dxa"/>
          </w:tcPr>
          <w:p w:rsidR="007057D3" w:rsidRPr="00D62049" w:rsidRDefault="007057D3" w:rsidP="00F46A56">
            <w:pPr>
              <w:pStyle w:val="Tablebody"/>
            </w:pPr>
            <w:r w:rsidRPr="00D62049">
              <w:t>Embedding time series</w:t>
            </w:r>
          </w:p>
        </w:tc>
        <w:tc>
          <w:tcPr>
            <w:tcW w:w="1886" w:type="dxa"/>
          </w:tcPr>
          <w:p w:rsidR="007057D3" w:rsidRPr="00D62049" w:rsidRDefault="007057D3" w:rsidP="00F46A56">
            <w:pPr>
              <w:pStyle w:val="Tablebody"/>
            </w:pPr>
            <w:r w:rsidRPr="00D62049">
              <w:t>Temporal</w:t>
            </w:r>
          </w:p>
        </w:tc>
        <w:tc>
          <w:tcPr>
            <w:tcW w:w="4797" w:type="dxa"/>
          </w:tcPr>
          <w:p w:rsidR="007057D3" w:rsidRPr="00D62049" w:rsidRDefault="007057D3" w:rsidP="00F46A56">
            <w:pPr>
              <w:pStyle w:val="Tablebody"/>
            </w:pPr>
            <w:r w:rsidRPr="00D62049">
              <w:t>Examine variables in state space to reveal possible deep structure and patterns in data</w:t>
            </w:r>
          </w:p>
        </w:tc>
      </w:tr>
      <w:tr w:rsidR="007057D3" w:rsidRPr="00D62049" w:rsidTr="007057D3">
        <w:tc>
          <w:tcPr>
            <w:tcW w:w="2875" w:type="dxa"/>
          </w:tcPr>
          <w:p w:rsidR="007057D3" w:rsidRPr="00D62049" w:rsidRDefault="007057D3" w:rsidP="00F46A56">
            <w:pPr>
              <w:pStyle w:val="Tablebody"/>
            </w:pPr>
            <w:r w:rsidRPr="00D62049">
              <w:t>Shannon entropy</w:t>
            </w:r>
          </w:p>
        </w:tc>
        <w:tc>
          <w:tcPr>
            <w:tcW w:w="1886" w:type="dxa"/>
          </w:tcPr>
          <w:p w:rsidR="007057D3" w:rsidRPr="00D62049" w:rsidRDefault="007057D3" w:rsidP="00F46A56">
            <w:pPr>
              <w:pStyle w:val="Tablebody"/>
            </w:pPr>
            <w:r w:rsidRPr="00D62049">
              <w:t>Temporal, Spatial</w:t>
            </w:r>
          </w:p>
        </w:tc>
        <w:tc>
          <w:tcPr>
            <w:tcW w:w="4797" w:type="dxa"/>
          </w:tcPr>
          <w:p w:rsidR="007057D3" w:rsidRPr="00D62049" w:rsidRDefault="007057D3" w:rsidP="00F46A56">
            <w:pPr>
              <w:pStyle w:val="Tablebody"/>
            </w:pPr>
            <w:r w:rsidRPr="00D62049">
              <w:t>How unpredictable a sequence is, based on number of types and proportional abundance</w:t>
            </w:r>
          </w:p>
        </w:tc>
      </w:tr>
      <w:tr w:rsidR="007057D3" w:rsidRPr="00D62049" w:rsidTr="007057D3">
        <w:tc>
          <w:tcPr>
            <w:tcW w:w="2875" w:type="dxa"/>
          </w:tcPr>
          <w:p w:rsidR="007057D3" w:rsidRPr="00D62049" w:rsidRDefault="007057D3" w:rsidP="00F46A56">
            <w:pPr>
              <w:pStyle w:val="Tablebody"/>
            </w:pPr>
            <w:r w:rsidRPr="00D62049">
              <w:t>Mean information gain</w:t>
            </w:r>
          </w:p>
        </w:tc>
        <w:tc>
          <w:tcPr>
            <w:tcW w:w="1886" w:type="dxa"/>
          </w:tcPr>
          <w:p w:rsidR="007057D3" w:rsidRPr="00D62049" w:rsidRDefault="007057D3" w:rsidP="00F46A56">
            <w:pPr>
              <w:pStyle w:val="Tablebody"/>
            </w:pPr>
            <w:r w:rsidRPr="00D62049">
              <w:t>Temporal, Spatial</w:t>
            </w:r>
          </w:p>
        </w:tc>
        <w:tc>
          <w:tcPr>
            <w:tcW w:w="4797" w:type="dxa"/>
          </w:tcPr>
          <w:p w:rsidR="007057D3" w:rsidRPr="00D62049" w:rsidRDefault="007057D3" w:rsidP="00F46A56">
            <w:pPr>
              <w:pStyle w:val="Tablebody"/>
            </w:pPr>
            <w:r w:rsidRPr="00D62049">
              <w:t>How much new information is gained from each subsequent datum</w:t>
            </w:r>
          </w:p>
        </w:tc>
      </w:tr>
      <w:tr w:rsidR="007057D3" w:rsidRPr="00D62049" w:rsidTr="007057D3">
        <w:tc>
          <w:tcPr>
            <w:tcW w:w="2875" w:type="dxa"/>
          </w:tcPr>
          <w:p w:rsidR="007057D3" w:rsidRPr="00D62049" w:rsidRDefault="007057D3" w:rsidP="00F46A56">
            <w:pPr>
              <w:pStyle w:val="Tablebody"/>
            </w:pPr>
            <w:r w:rsidRPr="00D62049">
              <w:rPr>
                <w:rStyle w:val="TablebodyChar"/>
              </w:rPr>
              <w:t>Fluctuation</w:t>
            </w:r>
            <w:r w:rsidRPr="00D62049">
              <w:t xml:space="preserve"> complexity</w:t>
            </w:r>
          </w:p>
        </w:tc>
        <w:tc>
          <w:tcPr>
            <w:tcW w:w="1886" w:type="dxa"/>
          </w:tcPr>
          <w:p w:rsidR="007057D3" w:rsidRPr="00D62049" w:rsidRDefault="007057D3" w:rsidP="00F46A56">
            <w:pPr>
              <w:pStyle w:val="Tablebody"/>
            </w:pPr>
            <w:r w:rsidRPr="00D62049">
              <w:t>Temporal</w:t>
            </w:r>
          </w:p>
        </w:tc>
        <w:tc>
          <w:tcPr>
            <w:tcW w:w="4797" w:type="dxa"/>
          </w:tcPr>
          <w:p w:rsidR="007057D3" w:rsidRPr="00D62049" w:rsidRDefault="007057D3" w:rsidP="00F46A56">
            <w:pPr>
              <w:pStyle w:val="Tablebody"/>
            </w:pPr>
            <w:r w:rsidRPr="00D62049">
              <w:t>Amount of structure within a time series</w:t>
            </w:r>
          </w:p>
        </w:tc>
      </w:tr>
      <w:tr w:rsidR="007057D3" w:rsidRPr="00D62049" w:rsidTr="007057D3">
        <w:tc>
          <w:tcPr>
            <w:tcW w:w="2875" w:type="dxa"/>
          </w:tcPr>
          <w:p w:rsidR="007057D3" w:rsidRPr="00D62049" w:rsidRDefault="007057D3" w:rsidP="00F46A56">
            <w:pPr>
              <w:pStyle w:val="Tablebody"/>
            </w:pPr>
            <w:r w:rsidRPr="00D62049">
              <w:t>Urban Transfer Entropy</w:t>
            </w:r>
          </w:p>
        </w:tc>
        <w:tc>
          <w:tcPr>
            <w:tcW w:w="1886" w:type="dxa"/>
          </w:tcPr>
          <w:p w:rsidR="007057D3" w:rsidRPr="00D62049" w:rsidRDefault="007057D3" w:rsidP="00F46A56">
            <w:pPr>
              <w:pStyle w:val="Tablebody"/>
            </w:pPr>
            <w:r w:rsidRPr="00D62049">
              <w:t>Temporal, Spatial</w:t>
            </w:r>
          </w:p>
        </w:tc>
        <w:tc>
          <w:tcPr>
            <w:tcW w:w="4797" w:type="dxa"/>
          </w:tcPr>
          <w:p w:rsidR="007057D3" w:rsidRPr="00D62049" w:rsidRDefault="007057D3" w:rsidP="00F46A56">
            <w:pPr>
              <w:pStyle w:val="Tablebody"/>
            </w:pPr>
            <w:r w:rsidRPr="00D62049">
              <w:t>Analytic tool for examining multi-scale urban patterns and flows</w:t>
            </w:r>
          </w:p>
        </w:tc>
      </w:tr>
      <w:tr w:rsidR="007057D3" w:rsidRPr="00D62049" w:rsidTr="007057D3">
        <w:tc>
          <w:tcPr>
            <w:tcW w:w="2875" w:type="dxa"/>
          </w:tcPr>
          <w:p w:rsidR="007057D3" w:rsidRPr="00D62049" w:rsidRDefault="007057D3" w:rsidP="00F46A56">
            <w:pPr>
              <w:pStyle w:val="Tablebody"/>
            </w:pPr>
            <w:r w:rsidRPr="00D62049">
              <w:t>Ewing and Clemente field guide</w:t>
            </w:r>
          </w:p>
        </w:tc>
        <w:tc>
          <w:tcPr>
            <w:tcW w:w="1886" w:type="dxa"/>
          </w:tcPr>
          <w:p w:rsidR="007057D3" w:rsidRPr="00D62049" w:rsidRDefault="007057D3" w:rsidP="00F46A56">
            <w:pPr>
              <w:pStyle w:val="Tablebody"/>
            </w:pPr>
            <w:r w:rsidRPr="00D62049">
              <w:t>Visual</w:t>
            </w:r>
          </w:p>
        </w:tc>
        <w:tc>
          <w:tcPr>
            <w:tcW w:w="4797" w:type="dxa"/>
          </w:tcPr>
          <w:p w:rsidR="007057D3" w:rsidRPr="00D62049" w:rsidRDefault="007057D3" w:rsidP="00F46A56">
            <w:pPr>
              <w:pStyle w:val="Tablebody"/>
            </w:pPr>
            <w:r w:rsidRPr="00D62049">
              <w:t>Set of methods for assessing the physical, visual complexity of the streetscape</w:t>
            </w:r>
          </w:p>
        </w:tc>
      </w:tr>
      <w:tr w:rsidR="007057D3" w:rsidRPr="00D62049" w:rsidTr="007057D3">
        <w:tc>
          <w:tcPr>
            <w:tcW w:w="2875" w:type="dxa"/>
          </w:tcPr>
          <w:p w:rsidR="007057D3" w:rsidRPr="00D62049" w:rsidRDefault="007057D3" w:rsidP="00F46A56">
            <w:pPr>
              <w:pStyle w:val="Tablebody"/>
            </w:pPr>
            <w:proofErr w:type="spellStart"/>
            <w:r w:rsidRPr="00D62049">
              <w:t>Cavalcante</w:t>
            </w:r>
            <w:proofErr w:type="spellEnd"/>
            <w:r w:rsidRPr="00D62049">
              <w:t xml:space="preserve"> streetscape measure</w:t>
            </w:r>
          </w:p>
        </w:tc>
        <w:tc>
          <w:tcPr>
            <w:tcW w:w="1886" w:type="dxa"/>
          </w:tcPr>
          <w:p w:rsidR="007057D3" w:rsidRPr="00D62049" w:rsidRDefault="007057D3" w:rsidP="00F46A56">
            <w:pPr>
              <w:pStyle w:val="Tablebody"/>
            </w:pPr>
            <w:r w:rsidRPr="00D62049">
              <w:t>Visual</w:t>
            </w:r>
          </w:p>
        </w:tc>
        <w:tc>
          <w:tcPr>
            <w:tcW w:w="4797" w:type="dxa"/>
          </w:tcPr>
          <w:p w:rsidR="007057D3" w:rsidRPr="00D62049" w:rsidRDefault="007057D3" w:rsidP="00F46A56">
            <w:pPr>
              <w:pStyle w:val="Tablebody"/>
              <w:rPr>
                <w:noProof/>
              </w:rPr>
            </w:pPr>
            <w:r w:rsidRPr="00D62049">
              <w:rPr>
                <w:noProof/>
              </w:rPr>
              <w:t>Image processing method to assess visual complexity on contrast and spatial frequency</w:t>
            </w:r>
          </w:p>
        </w:tc>
      </w:tr>
      <w:tr w:rsidR="007057D3" w:rsidRPr="00D62049" w:rsidTr="007057D3">
        <w:tc>
          <w:tcPr>
            <w:tcW w:w="2875" w:type="dxa"/>
          </w:tcPr>
          <w:p w:rsidR="007057D3" w:rsidRPr="00D62049" w:rsidRDefault="007057D3" w:rsidP="00F46A56">
            <w:pPr>
              <w:pStyle w:val="Tablebody"/>
            </w:pPr>
            <w:r w:rsidRPr="00D62049">
              <w:t>Simpson diversity index</w:t>
            </w:r>
          </w:p>
        </w:tc>
        <w:tc>
          <w:tcPr>
            <w:tcW w:w="1886" w:type="dxa"/>
          </w:tcPr>
          <w:p w:rsidR="007057D3" w:rsidRPr="00D62049" w:rsidRDefault="007057D3" w:rsidP="00F46A56">
            <w:pPr>
              <w:pStyle w:val="Tablebody"/>
            </w:pPr>
            <w:r w:rsidRPr="00D62049">
              <w:t>Spatial</w:t>
            </w:r>
          </w:p>
        </w:tc>
        <w:tc>
          <w:tcPr>
            <w:tcW w:w="4797" w:type="dxa"/>
          </w:tcPr>
          <w:p w:rsidR="007057D3" w:rsidRPr="00D62049" w:rsidRDefault="007057D3" w:rsidP="00F46A56">
            <w:pPr>
              <w:pStyle w:val="Tablebody"/>
            </w:pPr>
            <w:r w:rsidRPr="00D62049">
              <w:rPr>
                <w:noProof/>
              </w:rPr>
              <w:t>Assesses land use mix: how homogenous or heterogenous is the area of analysis?</w:t>
            </w:r>
          </w:p>
        </w:tc>
      </w:tr>
      <w:tr w:rsidR="007057D3" w:rsidRPr="00D62049" w:rsidTr="007057D3">
        <w:tc>
          <w:tcPr>
            <w:tcW w:w="2875" w:type="dxa"/>
          </w:tcPr>
          <w:p w:rsidR="007057D3" w:rsidRPr="00D62049" w:rsidRDefault="007057D3" w:rsidP="00F46A56">
            <w:pPr>
              <w:pStyle w:val="Tablebody"/>
            </w:pPr>
            <w:r w:rsidRPr="00D62049">
              <w:t>Dissimilarity index</w:t>
            </w:r>
          </w:p>
        </w:tc>
        <w:tc>
          <w:tcPr>
            <w:tcW w:w="1886" w:type="dxa"/>
          </w:tcPr>
          <w:p w:rsidR="007057D3" w:rsidRPr="00D62049" w:rsidRDefault="007057D3" w:rsidP="00F46A56">
            <w:pPr>
              <w:pStyle w:val="Tablebody"/>
            </w:pPr>
            <w:r w:rsidRPr="00D62049">
              <w:t>Spatial</w:t>
            </w:r>
          </w:p>
        </w:tc>
        <w:tc>
          <w:tcPr>
            <w:tcW w:w="4797" w:type="dxa"/>
          </w:tcPr>
          <w:p w:rsidR="007057D3" w:rsidRPr="00D62049" w:rsidRDefault="007057D3" w:rsidP="00F46A56">
            <w:pPr>
              <w:pStyle w:val="Tablebody"/>
            </w:pPr>
            <w:r w:rsidRPr="00D62049">
              <w:t>How does the land use mix within a subarea relate to the mix across the entire area?</w:t>
            </w:r>
          </w:p>
        </w:tc>
      </w:tr>
      <w:tr w:rsidR="007057D3" w:rsidRPr="00D62049" w:rsidTr="007057D3">
        <w:tc>
          <w:tcPr>
            <w:tcW w:w="2875" w:type="dxa"/>
          </w:tcPr>
          <w:p w:rsidR="007057D3" w:rsidRPr="00D62049" w:rsidRDefault="007057D3" w:rsidP="00F46A56">
            <w:pPr>
              <w:pStyle w:val="Tablebody"/>
            </w:pPr>
            <w:r w:rsidRPr="00D62049">
              <w:t>Destination Accessibility</w:t>
            </w:r>
          </w:p>
        </w:tc>
        <w:tc>
          <w:tcPr>
            <w:tcW w:w="1886" w:type="dxa"/>
          </w:tcPr>
          <w:p w:rsidR="007057D3" w:rsidRPr="00D62049" w:rsidRDefault="007057D3" w:rsidP="00F46A56">
            <w:pPr>
              <w:pStyle w:val="Tablebody"/>
            </w:pPr>
            <w:r w:rsidRPr="00D62049">
              <w:t xml:space="preserve">Spatial, </w:t>
            </w:r>
          </w:p>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 xml:space="preserve">Related tools include </w:t>
            </w:r>
            <w:proofErr w:type="spellStart"/>
            <w:r w:rsidRPr="00D62049">
              <w:t>WalkScore</w:t>
            </w:r>
            <w:proofErr w:type="spellEnd"/>
            <w:r w:rsidRPr="00D62049">
              <w:t xml:space="preserve">, </w:t>
            </w:r>
            <w:proofErr w:type="spellStart"/>
            <w:r w:rsidRPr="00D62049">
              <w:t>Walkonomics</w:t>
            </w:r>
            <w:proofErr w:type="spellEnd"/>
            <w:r w:rsidRPr="00D62049">
              <w:t xml:space="preserve">, </w:t>
            </w:r>
            <w:proofErr w:type="spellStart"/>
            <w:r w:rsidRPr="00D62049">
              <w:t>UrbanSim</w:t>
            </w:r>
            <w:proofErr w:type="spellEnd"/>
            <w:r w:rsidRPr="00D62049">
              <w:t xml:space="preserve">, </w:t>
            </w:r>
            <w:proofErr w:type="spellStart"/>
            <w:r w:rsidRPr="00D62049">
              <w:t>pandana</w:t>
            </w:r>
            <w:proofErr w:type="spellEnd"/>
            <w:r w:rsidRPr="00D62049">
              <w:t xml:space="preserve">, UNAT, </w:t>
            </w:r>
            <w:proofErr w:type="spellStart"/>
            <w:r w:rsidRPr="00D62049">
              <w:t>Gephi</w:t>
            </w:r>
            <w:proofErr w:type="spellEnd"/>
            <w:r w:rsidRPr="00D62049">
              <w:t xml:space="preserve">, </w:t>
            </w:r>
            <w:proofErr w:type="spellStart"/>
            <w:r w:rsidRPr="00D62049">
              <w:t>OpenStreetMap</w:t>
            </w:r>
            <w:proofErr w:type="spellEnd"/>
          </w:p>
        </w:tc>
      </w:tr>
      <w:tr w:rsidR="007057D3" w:rsidRPr="00D62049" w:rsidTr="007057D3">
        <w:tc>
          <w:tcPr>
            <w:tcW w:w="2875" w:type="dxa"/>
          </w:tcPr>
          <w:p w:rsidR="007057D3" w:rsidRPr="00D62049" w:rsidRDefault="007057D3" w:rsidP="00F46A56">
            <w:pPr>
              <w:pStyle w:val="Tablebody"/>
            </w:pPr>
            <w:r w:rsidRPr="00D62049">
              <w:t>Connectivity</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What is the minimum number of nodes/edges that must be removed to disconnect network?</w:t>
            </w:r>
          </w:p>
        </w:tc>
      </w:tr>
      <w:tr w:rsidR="007057D3" w:rsidRPr="00D62049" w:rsidTr="007057D3">
        <w:tc>
          <w:tcPr>
            <w:tcW w:w="2875" w:type="dxa"/>
          </w:tcPr>
          <w:p w:rsidR="007057D3" w:rsidRPr="00D62049" w:rsidRDefault="007057D3" w:rsidP="00F46A56">
            <w:pPr>
              <w:pStyle w:val="Tablebody"/>
            </w:pPr>
            <w:r w:rsidRPr="00D62049">
              <w:t>Graph radius</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Minimum eccentricity of any node in the graph</w:t>
            </w:r>
          </w:p>
        </w:tc>
      </w:tr>
      <w:tr w:rsidR="007057D3" w:rsidRPr="00D62049" w:rsidTr="007057D3">
        <w:tc>
          <w:tcPr>
            <w:tcW w:w="2875" w:type="dxa"/>
          </w:tcPr>
          <w:p w:rsidR="007057D3" w:rsidRPr="00D62049" w:rsidRDefault="007057D3" w:rsidP="00F46A56">
            <w:pPr>
              <w:pStyle w:val="Tablebody"/>
            </w:pPr>
            <w:r w:rsidRPr="00D62049">
              <w:t>Clustering coefficient</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Extent to which the neighbors of some node are linked to each other</w:t>
            </w:r>
          </w:p>
        </w:tc>
      </w:tr>
      <w:tr w:rsidR="007057D3" w:rsidRPr="00D62049" w:rsidTr="007057D3">
        <w:tc>
          <w:tcPr>
            <w:tcW w:w="2875" w:type="dxa"/>
          </w:tcPr>
          <w:p w:rsidR="007057D3" w:rsidRPr="00D62049" w:rsidRDefault="007057D3" w:rsidP="00F46A56">
            <w:pPr>
              <w:pStyle w:val="Tablebody"/>
            </w:pPr>
            <w:proofErr w:type="spellStart"/>
            <w:r w:rsidRPr="00D62049">
              <w:t>Betweenness</w:t>
            </w:r>
            <w:proofErr w:type="spellEnd"/>
            <w:r w:rsidRPr="00D62049">
              <w:t xml:space="preserve"> centrality</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The importance of a node in a network in terms of how many shortest paths use that node</w:t>
            </w:r>
          </w:p>
        </w:tc>
      </w:tr>
      <w:tr w:rsidR="007057D3" w:rsidRPr="00D62049" w:rsidTr="007057D3">
        <w:tc>
          <w:tcPr>
            <w:tcW w:w="2875" w:type="dxa"/>
          </w:tcPr>
          <w:p w:rsidR="007057D3" w:rsidRPr="00D62049" w:rsidRDefault="007057D3" w:rsidP="00F46A56">
            <w:pPr>
              <w:pStyle w:val="Tablebody"/>
            </w:pPr>
            <w:r w:rsidRPr="00D62049">
              <w:t xml:space="preserve">Average </w:t>
            </w:r>
            <w:proofErr w:type="spellStart"/>
            <w:r w:rsidRPr="00D62049">
              <w:t>betweenness</w:t>
            </w:r>
            <w:proofErr w:type="spellEnd"/>
            <w:r w:rsidRPr="00D62049">
              <w:t xml:space="preserve"> centrality</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950CF5" w:rsidP="00F46A56">
            <w:pPr>
              <w:pStyle w:val="Tablebody"/>
            </w:pPr>
            <w:r w:rsidRPr="00D62049">
              <w:t>The average</w:t>
            </w:r>
            <w:r w:rsidR="007057D3" w:rsidRPr="00D62049">
              <w:t xml:space="preserve"> of the </w:t>
            </w:r>
            <w:proofErr w:type="spellStart"/>
            <w:r w:rsidR="007057D3" w:rsidRPr="00D62049">
              <w:t>betweenness</w:t>
            </w:r>
            <w:proofErr w:type="spellEnd"/>
            <w:r w:rsidR="007057D3" w:rsidRPr="00D62049">
              <w:t xml:space="preserve"> centralities for all nodes of the same degree</w:t>
            </w:r>
          </w:p>
        </w:tc>
      </w:tr>
      <w:tr w:rsidR="007057D3" w:rsidRPr="00D62049" w:rsidTr="007057D3">
        <w:tc>
          <w:tcPr>
            <w:tcW w:w="2875" w:type="dxa"/>
          </w:tcPr>
          <w:p w:rsidR="007057D3" w:rsidRPr="00D62049" w:rsidRDefault="007057D3" w:rsidP="00F46A56">
            <w:pPr>
              <w:pStyle w:val="Tablebody"/>
            </w:pPr>
            <w:r w:rsidRPr="00D62049">
              <w:t>Weighted centrality</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A node</w:t>
            </w:r>
            <w:r w:rsidR="00E05270">
              <w:t>’</w:t>
            </w:r>
            <w:r w:rsidRPr="00D62049">
              <w:t xml:space="preserve">s importance in a weighted network </w:t>
            </w:r>
            <w:r w:rsidR="00950CF5">
              <w:t xml:space="preserve">in </w:t>
            </w:r>
            <w:r w:rsidRPr="00D62049">
              <w:t>terms of the sum of weights of all adjacent edges</w:t>
            </w:r>
          </w:p>
        </w:tc>
      </w:tr>
      <w:tr w:rsidR="007057D3" w:rsidRPr="00D62049" w:rsidTr="007057D3">
        <w:tc>
          <w:tcPr>
            <w:tcW w:w="2875" w:type="dxa"/>
          </w:tcPr>
          <w:p w:rsidR="007057D3" w:rsidRPr="00D62049" w:rsidRDefault="007057D3" w:rsidP="00F46A56">
            <w:pPr>
              <w:pStyle w:val="Tablebody"/>
            </w:pPr>
            <w:r w:rsidRPr="00D62049">
              <w:t>Multiple centrality assessment</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Uses primal, metric graphs to examine multiple indices of centrality</w:t>
            </w:r>
          </w:p>
        </w:tc>
      </w:tr>
      <w:tr w:rsidR="007057D3" w:rsidRPr="00D62049" w:rsidTr="007057D3">
        <w:tc>
          <w:tcPr>
            <w:tcW w:w="2875" w:type="dxa"/>
          </w:tcPr>
          <w:p w:rsidR="007057D3" w:rsidRPr="00D62049" w:rsidRDefault="007057D3" w:rsidP="00F46A56">
            <w:pPr>
              <w:pStyle w:val="Tablebody"/>
            </w:pPr>
            <w:r w:rsidRPr="00D62049">
              <w:t>Space syntax</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Uses dual, topological graphs to examine closeness centrality of a street</w:t>
            </w:r>
          </w:p>
        </w:tc>
      </w:tr>
      <w:tr w:rsidR="007057D3" w:rsidRPr="00D62049" w:rsidTr="007057D3">
        <w:tc>
          <w:tcPr>
            <w:tcW w:w="2875" w:type="dxa"/>
          </w:tcPr>
          <w:p w:rsidR="007057D3" w:rsidRPr="00D62049" w:rsidRDefault="007057D3" w:rsidP="00F46A56">
            <w:pPr>
              <w:pStyle w:val="Tablebody"/>
            </w:pPr>
            <w:proofErr w:type="spellStart"/>
            <w:r w:rsidRPr="00D62049">
              <w:lastRenderedPageBreak/>
              <w:t>Hausdorff</w:t>
            </w:r>
            <w:proofErr w:type="spellEnd"/>
            <w:r w:rsidRPr="00D62049">
              <w:t xml:space="preserve"> fractal dimension</w:t>
            </w:r>
          </w:p>
        </w:tc>
        <w:tc>
          <w:tcPr>
            <w:tcW w:w="1886" w:type="dxa"/>
          </w:tcPr>
          <w:p w:rsidR="007057D3" w:rsidRPr="00D62049" w:rsidRDefault="007057D3" w:rsidP="00F46A56">
            <w:pPr>
              <w:pStyle w:val="Tablebody"/>
            </w:pPr>
            <w:r w:rsidRPr="00D62049">
              <w:t>Structural/Fractal</w:t>
            </w:r>
          </w:p>
        </w:tc>
        <w:tc>
          <w:tcPr>
            <w:tcW w:w="4797" w:type="dxa"/>
          </w:tcPr>
          <w:p w:rsidR="007057D3" w:rsidRPr="00D62049" w:rsidRDefault="007057D3" w:rsidP="00F46A56">
            <w:pPr>
              <w:pStyle w:val="Tablebody"/>
            </w:pPr>
            <w:r w:rsidRPr="00D62049">
              <w:t>How a form</w:t>
            </w:r>
            <w:r w:rsidR="00E05270">
              <w:t>’</w:t>
            </w:r>
            <w:r w:rsidRPr="00D62049">
              <w:t>s complexity changes with regard to the scale at which it is measured</w:t>
            </w:r>
          </w:p>
        </w:tc>
      </w:tr>
      <w:tr w:rsidR="007057D3" w:rsidRPr="00D62049" w:rsidTr="007057D3">
        <w:tc>
          <w:tcPr>
            <w:tcW w:w="2875" w:type="dxa"/>
          </w:tcPr>
          <w:p w:rsidR="007057D3" w:rsidRPr="00D62049" w:rsidRDefault="007057D3" w:rsidP="00F46A56">
            <w:pPr>
              <w:pStyle w:val="Tablebody"/>
            </w:pPr>
            <w:r w:rsidRPr="00D62049">
              <w:t>Box-counting fractal dimension</w:t>
            </w:r>
          </w:p>
        </w:tc>
        <w:tc>
          <w:tcPr>
            <w:tcW w:w="1886" w:type="dxa"/>
          </w:tcPr>
          <w:p w:rsidR="007057D3" w:rsidRPr="00D62049" w:rsidRDefault="007057D3" w:rsidP="00F46A56">
            <w:pPr>
              <w:pStyle w:val="Tablebody"/>
            </w:pPr>
            <w:r w:rsidRPr="00D62049">
              <w:t>Structural/Fractal</w:t>
            </w:r>
          </w:p>
        </w:tc>
        <w:tc>
          <w:tcPr>
            <w:tcW w:w="4797" w:type="dxa"/>
          </w:tcPr>
          <w:p w:rsidR="007057D3" w:rsidRPr="00D62049" w:rsidRDefault="007057D3" w:rsidP="00F46A56">
            <w:pPr>
              <w:pStyle w:val="Tablebody"/>
            </w:pPr>
            <w:r w:rsidRPr="00D62049">
              <w:t>How a form</w:t>
            </w:r>
            <w:r w:rsidR="00E05270">
              <w:t>’</w:t>
            </w:r>
            <w:r w:rsidRPr="00D62049">
              <w:t>s complexity changes with regard to the scale at which it is measured</w:t>
            </w:r>
          </w:p>
        </w:tc>
      </w:tr>
    </w:tbl>
    <w:p w:rsidR="007057D3" w:rsidRPr="00D62049" w:rsidRDefault="007057D3" w:rsidP="00C33948"/>
    <w:p w:rsidR="007057D3" w:rsidRPr="00D62049" w:rsidRDefault="007057D3" w:rsidP="00C33948">
      <w:pPr>
        <w:pStyle w:val="Heading2"/>
      </w:pPr>
      <w:bookmarkStart w:id="64" w:name="_Toc465957112"/>
      <w:r w:rsidRPr="00D62049">
        <w:t>Conclusion</w:t>
      </w:r>
      <w:bookmarkEnd w:id="64"/>
    </w:p>
    <w:p w:rsidR="007057D3" w:rsidRPr="00D62049" w:rsidRDefault="007057D3" w:rsidP="00C33948">
      <w:r w:rsidRPr="00D62049">
        <w:t>Complexity has significant implications for urban design. Practitioners and theorists have expounded on its value long before and long after the days of Jane Jacobs. Complexity and uncertainty are critical characteristics underlying urban resilience and sustainability planning (</w:t>
      </w:r>
      <w:proofErr w:type="spellStart"/>
      <w:r w:rsidRPr="00D62049">
        <w:t>Jabareen</w:t>
      </w:r>
      <w:proofErr w:type="spellEnd"/>
      <w:r w:rsidRPr="00D62049">
        <w:t xml:space="preserve"> 2013; </w:t>
      </w:r>
      <w:proofErr w:type="spellStart"/>
      <w:r w:rsidRPr="00D62049">
        <w:t>Mattsson</w:t>
      </w:r>
      <w:proofErr w:type="spellEnd"/>
      <w:r w:rsidRPr="00D62049">
        <w:t xml:space="preserve"> and </w:t>
      </w:r>
      <w:proofErr w:type="spellStart"/>
      <w:r w:rsidRPr="00D62049">
        <w:t>Jenelius</w:t>
      </w:r>
      <w:proofErr w:type="spellEnd"/>
      <w:r w:rsidRPr="00D62049">
        <w:t xml:space="preserve"> 2015). Path dependence, hysteresis, and historical accidents all arise from complex systems and drastically affect the trajectory of urban form (</w:t>
      </w:r>
      <w:proofErr w:type="spellStart"/>
      <w:r w:rsidRPr="00D62049">
        <w:t>Siodla</w:t>
      </w:r>
      <w:proofErr w:type="spellEnd"/>
      <w:r w:rsidRPr="00D62049">
        <w:t xml:space="preserve"> 2015). These features are both products of urban design and constraints to urban design.</w:t>
      </w:r>
    </w:p>
    <w:p w:rsidR="007057D3" w:rsidRPr="00D62049" w:rsidRDefault="007057D3" w:rsidP="00C33948">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However, just what exactly complexity means in this context has required some refinement and formalization. </w:t>
      </w:r>
    </w:p>
    <w:p w:rsidR="007057D3" w:rsidRPr="00D62049" w:rsidRDefault="007057D3" w:rsidP="00C33948">
      <w:r w:rsidRPr="00D62049">
        <w:t xml:space="preserve">Of the three types of complexity (in terms of order/disorder) presented at the beginning of this </w:t>
      </w:r>
      <w:r w:rsidR="00085018" w:rsidRPr="00D62049">
        <w:t>chapter</w:t>
      </w:r>
      <w:r w:rsidRPr="00D62049">
        <w:t xml:space="preserve">, type one seems most appropriate for measuring the </w:t>
      </w:r>
      <w:r w:rsidRPr="00D62049">
        <w:lastRenderedPageBreak/>
        <w:t>complexity of difference: how scrambled up land uses and socioeconomic traits are. The second type seems most appropriate for organized complexity, where a balance between chaos and order is desirable, such as in visual complexity and structural complexity. Likewise, the third measure is most useful when looking for ordered elements of urban design, particularly when some have self-organized from an original disordered state.</w:t>
      </w:r>
    </w:p>
    <w:p w:rsidR="007057D3" w:rsidRPr="00D62049" w:rsidRDefault="007057D3" w:rsidP="00C33948">
      <w:r w:rsidRPr="00D62049">
        <w:t xml:space="preserve">The preliminary framework presented in this </w:t>
      </w:r>
      <w:r w:rsidR="00085018" w:rsidRPr="00D62049">
        <w:t>chapter</w:t>
      </w:r>
      <w:r w:rsidRPr="00D62049">
        <w:t xml:space="preserve"> draws from different scientific disciplines to offer different measures of complexity that apply to urban design and its primary scales of intervention: the neighborhood and the block. Researchers can adapt and extend the methods and techniques explained here to assess neighborhood complexity and evaluate the outcomes of urban design. Without a measurement framework, it is impossible to assess the complexity goals and claims of urban design projects. This </w:t>
      </w:r>
      <w:r w:rsidR="00085018" w:rsidRPr="00D62049">
        <w:t>chapter</w:t>
      </w:r>
      <w:r w:rsidRPr="00D62049">
        <w:t xml:space="preserve"> takes a preliminary step toward such a framework.</w:t>
      </w:r>
      <w:r w:rsidR="005A07A3">
        <w:t xml:space="preserve"> The following chapter drills down into street networks in particular, examining their analysis and methods for measuring their structure and complexity as a way of assessing urban form. It also presents a new toolkit for acquiring, constructing, analyzing, and visualizing urban street networks.</w:t>
      </w:r>
    </w:p>
    <w:p w:rsidR="005D21EF" w:rsidRPr="00D62049" w:rsidRDefault="005D21EF" w:rsidP="00C33948"/>
    <w:p w:rsidR="007057D3" w:rsidRPr="00D62049" w:rsidRDefault="007057D3" w:rsidP="00C33948">
      <w:pPr>
        <w:pStyle w:val="Heading2"/>
      </w:pPr>
      <w:bookmarkStart w:id="65" w:name="_Toc465957113"/>
      <w:r w:rsidRPr="00D62049">
        <w:t>References</w:t>
      </w:r>
      <w:bookmarkEnd w:id="65"/>
    </w:p>
    <w:p w:rsidR="007057D3" w:rsidRPr="00D62049" w:rsidRDefault="007057D3" w:rsidP="00C33948">
      <w:pPr>
        <w:pStyle w:val="References"/>
      </w:pPr>
      <w:r w:rsidRPr="00D62049">
        <w:lastRenderedPageBreak/>
        <w:t>Alexander, C. (1964). Notes on the Synthesis of Form. Cambridge: Harvard University Press.</w:t>
      </w:r>
    </w:p>
    <w:p w:rsidR="007057D3" w:rsidRPr="00D62049" w:rsidRDefault="007057D3" w:rsidP="00C33948">
      <w:pPr>
        <w:pStyle w:val="References"/>
      </w:pPr>
      <w:r w:rsidRPr="00D62049">
        <w:t>Alexander, C. (1965). A City is Not a Tree. Architectural Forum, 122 (April and May), 58–62.</w:t>
      </w:r>
    </w:p>
    <w:p w:rsidR="007057D3" w:rsidRPr="00D62049" w:rsidRDefault="007057D3" w:rsidP="00C33948">
      <w:pPr>
        <w:pStyle w:val="References"/>
      </w:pPr>
      <w:proofErr w:type="spellStart"/>
      <w:r w:rsidRPr="00D62049">
        <w:t>Argote-Cabanero</w:t>
      </w:r>
      <w:proofErr w:type="spellEnd"/>
      <w:r w:rsidRPr="00D62049">
        <w:t xml:space="preserve">, J., </w:t>
      </w:r>
      <w:proofErr w:type="spellStart"/>
      <w:r w:rsidRPr="00D62049">
        <w:t>Daganzo</w:t>
      </w:r>
      <w:proofErr w:type="spellEnd"/>
      <w:r w:rsidRPr="00D62049">
        <w:t>, C. F., &amp; Lynn, J. W. (2015). Dynamic control of complex transit systems. Transportation Research Part B: Methodological, 81, 146–160. http://doi.org/10.1016/j.trb.2015.09.003</w:t>
      </w:r>
    </w:p>
    <w:p w:rsidR="007057D3" w:rsidRPr="00D62049" w:rsidRDefault="007057D3" w:rsidP="00C33948">
      <w:pPr>
        <w:pStyle w:val="References"/>
      </w:pPr>
      <w:proofErr w:type="spellStart"/>
      <w:r w:rsidRPr="00D62049">
        <w:t>Barrat</w:t>
      </w:r>
      <w:proofErr w:type="spellEnd"/>
      <w:r w:rsidRPr="00D62049">
        <w:t xml:space="preserve">, A., </w:t>
      </w:r>
      <w:proofErr w:type="spellStart"/>
      <w:r w:rsidRPr="00D62049">
        <w:t>Barthelemy</w:t>
      </w:r>
      <w:proofErr w:type="spellEnd"/>
      <w:r w:rsidRPr="00D62049">
        <w:t>, M., Pastor-</w:t>
      </w:r>
      <w:proofErr w:type="spellStart"/>
      <w:r w:rsidRPr="00D62049">
        <w:t>Satorras</w:t>
      </w:r>
      <w:proofErr w:type="spellEnd"/>
      <w:r w:rsidRPr="00D62049">
        <w:t xml:space="preserve">, R., &amp; </w:t>
      </w:r>
      <w:proofErr w:type="spellStart"/>
      <w:r w:rsidRPr="00D62049">
        <w:t>Vespignani</w:t>
      </w:r>
      <w:proofErr w:type="spellEnd"/>
      <w:r w:rsidRPr="00D62049">
        <w:t>, A. (2004). The architecture of complex weighted networks. Proceedings of the National Academy of Sciences of the United States of America, 101(11), 3747–3752.</w:t>
      </w:r>
    </w:p>
    <w:p w:rsidR="007057D3" w:rsidRPr="00D62049" w:rsidRDefault="007057D3" w:rsidP="00C33948">
      <w:pPr>
        <w:pStyle w:val="References"/>
      </w:pPr>
      <w:r w:rsidRPr="00D62049">
        <w:t>Barrington-Leigh, C., &amp; Millard-Ball, A. (2015). A century of sprawl in the United States. Proceedings of the National Academy of Sciences, 112(27), 8244–8249.</w:t>
      </w:r>
    </w:p>
    <w:p w:rsidR="007057D3" w:rsidRPr="00D62049" w:rsidRDefault="007057D3" w:rsidP="00C33948">
      <w:pPr>
        <w:pStyle w:val="References"/>
      </w:pPr>
      <w:proofErr w:type="spellStart"/>
      <w:r w:rsidRPr="00D62049">
        <w:t>Barthelemy</w:t>
      </w:r>
      <w:proofErr w:type="spellEnd"/>
      <w:r w:rsidRPr="00D62049">
        <w:t xml:space="preserve">, M. (2004). </w:t>
      </w:r>
      <w:proofErr w:type="spellStart"/>
      <w:r w:rsidRPr="00D62049">
        <w:t>Betweenness</w:t>
      </w:r>
      <w:proofErr w:type="spellEnd"/>
      <w:r w:rsidRPr="00D62049">
        <w:t xml:space="preserve"> centrality in large complex networks. The European Physical Journal B - Condensed Matter, 38(2), 163–168. http://doi.org/10.1140/epjb/e2004-00111-4</w:t>
      </w:r>
    </w:p>
    <w:p w:rsidR="007057D3" w:rsidRPr="00D62049" w:rsidRDefault="007057D3" w:rsidP="00C33948">
      <w:pPr>
        <w:pStyle w:val="References"/>
      </w:pPr>
      <w:proofErr w:type="spellStart"/>
      <w:r w:rsidRPr="00D62049">
        <w:t>Barthelemy</w:t>
      </w:r>
      <w:proofErr w:type="spellEnd"/>
      <w:r w:rsidRPr="00D62049">
        <w:t>, M. (2011). Spatial networks. Physics Reports, 499(1-3), 1–101. http://doi.org/10.1016/j.physrep.2010.11.002</w:t>
      </w:r>
    </w:p>
    <w:p w:rsidR="007057D3" w:rsidRPr="00D62049" w:rsidRDefault="007057D3" w:rsidP="00C33948">
      <w:pPr>
        <w:pStyle w:val="References"/>
      </w:pPr>
      <w:proofErr w:type="spellStart"/>
      <w:r w:rsidRPr="00D62049">
        <w:lastRenderedPageBreak/>
        <w:t>Barthelemy</w:t>
      </w:r>
      <w:proofErr w:type="spellEnd"/>
      <w:r w:rsidRPr="00D62049">
        <w:t xml:space="preserve">, M., </w:t>
      </w:r>
      <w:proofErr w:type="spellStart"/>
      <w:r w:rsidRPr="00D62049">
        <w:t>Bordin</w:t>
      </w:r>
      <w:proofErr w:type="spellEnd"/>
      <w:r w:rsidRPr="00D62049">
        <w:t xml:space="preserve">, P., </w:t>
      </w:r>
      <w:proofErr w:type="spellStart"/>
      <w:r w:rsidRPr="00D62049">
        <w:t>Berestycki</w:t>
      </w:r>
      <w:proofErr w:type="spellEnd"/>
      <w:r w:rsidRPr="00D62049">
        <w:t xml:space="preserve">, H., &amp; </w:t>
      </w:r>
      <w:proofErr w:type="spellStart"/>
      <w:r w:rsidRPr="00D62049">
        <w:t>Gribaudi</w:t>
      </w:r>
      <w:proofErr w:type="spellEnd"/>
      <w:r w:rsidRPr="00D62049">
        <w:t>, M. (2013). Self-organization versus top-down planning in the evolution of a city. Scientific Reports, 3. http://doi.org/10.1038/srep02153</w:t>
      </w:r>
    </w:p>
    <w:p w:rsidR="007057D3" w:rsidRPr="00D62049" w:rsidRDefault="007057D3" w:rsidP="00C33948">
      <w:pPr>
        <w:pStyle w:val="References"/>
      </w:pPr>
      <w:r w:rsidRPr="00D62049">
        <w:t>Batty, M. (2005). Cities and complexity: understanding cities with cellular automata, agent-based models, and fractals. Cambridge, Mass.; London: MIT.</w:t>
      </w:r>
    </w:p>
    <w:p w:rsidR="007057D3" w:rsidRPr="00D62049" w:rsidRDefault="007057D3" w:rsidP="00C33948">
      <w:pPr>
        <w:pStyle w:val="References"/>
      </w:pPr>
      <w:proofErr w:type="spellStart"/>
      <w:r w:rsidRPr="00D62049">
        <w:t>Bertuglia</w:t>
      </w:r>
      <w:proofErr w:type="spellEnd"/>
      <w:r w:rsidRPr="00D62049">
        <w:t xml:space="preserve">, C. S., Bianchi, G., &amp; </w:t>
      </w:r>
      <w:proofErr w:type="spellStart"/>
      <w:r w:rsidRPr="00D62049">
        <w:t>Mela</w:t>
      </w:r>
      <w:proofErr w:type="spellEnd"/>
      <w:r w:rsidRPr="00D62049">
        <w:t xml:space="preserve">, A. (Eds.). (1998). The city and its sciences. </w:t>
      </w:r>
      <w:proofErr w:type="gramStart"/>
      <w:r w:rsidRPr="00D62049">
        <w:t>Heidelberg</w:t>
      </w:r>
      <w:r w:rsidRPr="00D62049">
        <w:rPr>
          <w:rFonts w:ascii="Cambria Math" w:hAnsi="Cambria Math" w:cs="Cambria Math"/>
        </w:rPr>
        <w:t> </w:t>
      </w:r>
      <w:r w:rsidRPr="00D62049">
        <w:t>;</w:t>
      </w:r>
      <w:proofErr w:type="gramEnd"/>
      <w:r w:rsidRPr="00D62049">
        <w:t xml:space="preserve"> New York: </w:t>
      </w:r>
      <w:proofErr w:type="spellStart"/>
      <w:r w:rsidRPr="00D62049">
        <w:t>Physica</w:t>
      </w:r>
      <w:proofErr w:type="spellEnd"/>
      <w:r w:rsidRPr="00D62049">
        <w:t>-Verlag.</w:t>
      </w:r>
    </w:p>
    <w:p w:rsidR="007057D3" w:rsidRPr="00D62049" w:rsidRDefault="007057D3" w:rsidP="00C33948">
      <w:pPr>
        <w:pStyle w:val="References"/>
      </w:pPr>
      <w:proofErr w:type="spellStart"/>
      <w:r w:rsidRPr="00D62049">
        <w:t>Boarnet</w:t>
      </w:r>
      <w:proofErr w:type="spellEnd"/>
      <w:r w:rsidRPr="00D62049">
        <w:t>, M. G., &amp; Crane, R. (2001). Travel by design the influence of urban form on travel. Oxford; New York: Oxford University Press. Retrieved from http://site.ebrary.com/id/10086949</w:t>
      </w:r>
    </w:p>
    <w:p w:rsidR="007057D3" w:rsidRPr="00D62049" w:rsidRDefault="007057D3" w:rsidP="00C33948">
      <w:pPr>
        <w:pStyle w:val="References"/>
      </w:pPr>
      <w:proofErr w:type="spellStart"/>
      <w:r w:rsidRPr="00D62049">
        <w:t>Bonchev</w:t>
      </w:r>
      <w:proofErr w:type="spellEnd"/>
      <w:r w:rsidRPr="00D62049">
        <w:t xml:space="preserve">, D., &amp; Buck, G. A. (2005). Quantitative Measures of Network Complexity. In D. </w:t>
      </w:r>
      <w:proofErr w:type="spellStart"/>
      <w:r w:rsidRPr="00D62049">
        <w:t>Bonchev</w:t>
      </w:r>
      <w:proofErr w:type="spellEnd"/>
      <w:r w:rsidRPr="00D62049">
        <w:t xml:space="preserve"> &amp; D. H. </w:t>
      </w:r>
      <w:proofErr w:type="spellStart"/>
      <w:r w:rsidRPr="00D62049">
        <w:t>Rouvray</w:t>
      </w:r>
      <w:proofErr w:type="spellEnd"/>
      <w:r w:rsidRPr="00D62049">
        <w:t xml:space="preserve"> (Eds.), Complexity in Chemistry, Biology, and Ecology (pp. 191–235). Boston, MA: Springer US. Retrieved from http://link.springer.com/10.1007/0-387-25871-X_5</w:t>
      </w:r>
    </w:p>
    <w:p w:rsidR="007057D3" w:rsidRPr="00D62049" w:rsidRDefault="007057D3" w:rsidP="00C33948">
      <w:pPr>
        <w:pStyle w:val="References"/>
      </w:pPr>
      <w:proofErr w:type="spellStart"/>
      <w:r w:rsidRPr="00D62049">
        <w:t>Bordoloi</w:t>
      </w:r>
      <w:proofErr w:type="spellEnd"/>
      <w:r w:rsidRPr="00D62049">
        <w:t xml:space="preserve">, R., Mote, A., Sarkar, P. P., &amp; </w:t>
      </w:r>
      <w:proofErr w:type="spellStart"/>
      <w:r w:rsidRPr="00D62049">
        <w:t>Mallikarjuna</w:t>
      </w:r>
      <w:proofErr w:type="spellEnd"/>
      <w:r w:rsidRPr="00D62049">
        <w:t>, C. (2013). Quantification of Land Use Diversity in The Context of Mixed Land Use. Procedia - Social and Behavioral Sciences, 104, 563–572. http://doi.org/10.1016/j.sbspro.2013.11.150</w:t>
      </w:r>
    </w:p>
    <w:p w:rsidR="007057D3" w:rsidRPr="00D62049" w:rsidRDefault="007057D3" w:rsidP="00C33948">
      <w:pPr>
        <w:pStyle w:val="References"/>
      </w:pPr>
      <w:proofErr w:type="spellStart"/>
      <w:r w:rsidRPr="00D62049">
        <w:lastRenderedPageBreak/>
        <w:t>Bourdic</w:t>
      </w:r>
      <w:proofErr w:type="spellEnd"/>
      <w:r w:rsidRPr="00D62049">
        <w:t xml:space="preserve">, L., Salat, S., &amp; </w:t>
      </w:r>
      <w:proofErr w:type="spellStart"/>
      <w:r w:rsidRPr="00D62049">
        <w:t>Nowacki</w:t>
      </w:r>
      <w:proofErr w:type="spellEnd"/>
      <w:r w:rsidRPr="00D62049">
        <w:t>, C. (2012). Assessing cities: a new system of cross-scale spatial indicators. Building Research &amp; Information, 40(5), 592–605. http://doi.org/10.1080/09613218.2012.703488</w:t>
      </w:r>
    </w:p>
    <w:p w:rsidR="007057D3" w:rsidRPr="00D62049" w:rsidRDefault="007057D3" w:rsidP="00C33948">
      <w:pPr>
        <w:pStyle w:val="References"/>
      </w:pPr>
      <w:r w:rsidRPr="00D62049">
        <w:t>Byrne, D. (2001). What is complexity science? Thinking as a realist about measurement and cities and arguing for natural history. Emergence, A Journal of Complexity Issues in Organizations and Management, 3(1), 61–76.</w:t>
      </w:r>
    </w:p>
    <w:p w:rsidR="007057D3" w:rsidRPr="00D62049" w:rsidRDefault="007057D3" w:rsidP="00C33948">
      <w:pPr>
        <w:pStyle w:val="References"/>
      </w:pPr>
      <w:r w:rsidRPr="00D62049">
        <w:t>Cao, J., &amp; Menendez, M. (2015). System dynamics of urban traffic based on its parking-related-states. Transportation Research Part B: Methodological. http://doi.org/10.1016/j.trb.2015.07.018</w:t>
      </w:r>
    </w:p>
    <w:p w:rsidR="007057D3" w:rsidRPr="00D62049" w:rsidRDefault="007057D3" w:rsidP="00C33948">
      <w:pPr>
        <w:pStyle w:val="References"/>
      </w:pPr>
      <w:r w:rsidRPr="00D62049">
        <w:t xml:space="preserve">Carlson, C., </w:t>
      </w:r>
      <w:proofErr w:type="spellStart"/>
      <w:r w:rsidRPr="00D62049">
        <w:t>Aytur</w:t>
      </w:r>
      <w:proofErr w:type="spellEnd"/>
      <w:r w:rsidRPr="00D62049">
        <w:t>, S., Gardner, K., &amp; Rogers, S. (2012). Complexity in Built Environment, Health, and Destination Walking: A Neighborhood-Scale Analysis. Journal of Urban Health, 89(2), 270–284. http://doi.org/10.1007/s11524-011-9652-8</w:t>
      </w:r>
    </w:p>
    <w:p w:rsidR="007057D3" w:rsidRPr="00D62049" w:rsidRDefault="007057D3" w:rsidP="00C33948">
      <w:pPr>
        <w:pStyle w:val="References"/>
      </w:pPr>
      <w:proofErr w:type="spellStart"/>
      <w:r w:rsidRPr="00D62049">
        <w:t>Cavalcante</w:t>
      </w:r>
      <w:proofErr w:type="spellEnd"/>
      <w:r w:rsidRPr="00D62049">
        <w:t xml:space="preserve">, A., </w:t>
      </w:r>
      <w:proofErr w:type="spellStart"/>
      <w:r w:rsidRPr="00D62049">
        <w:t>Mansouri</w:t>
      </w:r>
      <w:proofErr w:type="spellEnd"/>
      <w:r w:rsidRPr="00D62049">
        <w:t xml:space="preserve">, A., </w:t>
      </w:r>
      <w:proofErr w:type="spellStart"/>
      <w:r w:rsidRPr="00D62049">
        <w:t>Kacha</w:t>
      </w:r>
      <w:proofErr w:type="spellEnd"/>
      <w:r w:rsidRPr="00D62049">
        <w:t xml:space="preserve">, L., Barros, A. K., Takeuchi, Y., Matsumoto, N., &amp; Ohnishi, N. (2014). Measuring Streetscape Complexity Based on the Statistics of Local Contrast and Spatial Frequency. </w:t>
      </w:r>
      <w:proofErr w:type="spellStart"/>
      <w:r w:rsidRPr="00D62049">
        <w:t>PLoS</w:t>
      </w:r>
      <w:proofErr w:type="spellEnd"/>
      <w:r w:rsidRPr="00D62049">
        <w:t xml:space="preserve"> ONE, 9(2), e87097. http://doi.org/10.1371/journal.pone.0087097</w:t>
      </w:r>
    </w:p>
    <w:p w:rsidR="007057D3" w:rsidRPr="00D62049" w:rsidRDefault="007057D3" w:rsidP="00C33948">
      <w:pPr>
        <w:pStyle w:val="References"/>
      </w:pPr>
      <w:r w:rsidRPr="00D62049">
        <w:t xml:space="preserve">Clifton, K., Ewing, R., </w:t>
      </w:r>
      <w:proofErr w:type="spellStart"/>
      <w:r w:rsidRPr="00D62049">
        <w:t>Knaap</w:t>
      </w:r>
      <w:proofErr w:type="spellEnd"/>
      <w:r w:rsidRPr="00D62049">
        <w:t xml:space="preserve">, G., &amp; Song, Y. (2008). Quantitative analysis of urban form: a multidisciplinary review. Journal of Urbanism: International Research on </w:t>
      </w:r>
      <w:r w:rsidRPr="00D62049">
        <w:lastRenderedPageBreak/>
        <w:t>Placemaking and Urban Sustainability, 1(1), 17–45. http://doi.org/10.1080/17549170801903496</w:t>
      </w:r>
    </w:p>
    <w:p w:rsidR="007057D3" w:rsidRPr="00D62049" w:rsidRDefault="007057D3" w:rsidP="00C33948">
      <w:pPr>
        <w:pStyle w:val="References"/>
      </w:pPr>
      <w:proofErr w:type="spellStart"/>
      <w:r w:rsidRPr="00D62049">
        <w:t>Crucitti</w:t>
      </w:r>
      <w:proofErr w:type="spellEnd"/>
      <w:r w:rsidRPr="00D62049">
        <w:t xml:space="preserve">, P., </w:t>
      </w:r>
      <w:proofErr w:type="spellStart"/>
      <w:r w:rsidRPr="00D62049">
        <w:t>Latora</w:t>
      </w:r>
      <w:proofErr w:type="spellEnd"/>
      <w:r w:rsidRPr="00D62049">
        <w:t>, V., &amp; Porta, S. (2006). Centrality Measures in Spatial Networks of Urban Streets. Physical Review E, 73.</w:t>
      </w:r>
    </w:p>
    <w:p w:rsidR="007057D3" w:rsidRPr="00D62049" w:rsidRDefault="007057D3" w:rsidP="00C33948">
      <w:pPr>
        <w:pStyle w:val="References"/>
      </w:pPr>
      <w:r w:rsidRPr="00D62049">
        <w:t>Drinan, J. M. (2015). Response to Talen et al.: Igniting the Dialogue: What Makes a Neighborhood Great? Journal of the American Planning Association, 81(2), 141–142. http://doi.org/10.1080/01944363.2015.1068652</w:t>
      </w:r>
    </w:p>
    <w:p w:rsidR="007057D3" w:rsidRPr="00D62049" w:rsidRDefault="007057D3" w:rsidP="00C33948">
      <w:pPr>
        <w:pStyle w:val="References"/>
      </w:pPr>
      <w:proofErr w:type="spellStart"/>
      <w:r w:rsidRPr="00D62049">
        <w:t>Eikelboom</w:t>
      </w:r>
      <w:proofErr w:type="spellEnd"/>
      <w:r w:rsidRPr="00D62049">
        <w:t xml:space="preserve">, T., Janssen, R., &amp; Stewart, T. J. (2015). A spatial optimization algorithm for </w:t>
      </w:r>
      <w:proofErr w:type="spellStart"/>
      <w:r w:rsidRPr="00D62049">
        <w:t>geodesign</w:t>
      </w:r>
      <w:proofErr w:type="spellEnd"/>
      <w:r w:rsidRPr="00D62049">
        <w:t>. Landscape and Urban Planning, 144, 10–21.</w:t>
      </w:r>
    </w:p>
    <w:p w:rsidR="007057D3" w:rsidRPr="00D62049" w:rsidRDefault="007057D3" w:rsidP="00C33948">
      <w:pPr>
        <w:pStyle w:val="References"/>
      </w:pPr>
      <w:proofErr w:type="spellStart"/>
      <w:r w:rsidRPr="00D62049">
        <w:t>Elsheshtawy</w:t>
      </w:r>
      <w:proofErr w:type="spellEnd"/>
      <w:r w:rsidRPr="00D62049">
        <w:t>, Y. (1997). Urban Complexity: Toward the Measurement of the Physical Complexity of Street-</w:t>
      </w:r>
      <w:proofErr w:type="spellStart"/>
      <w:r w:rsidRPr="00D62049">
        <w:t>Scapes</w:t>
      </w:r>
      <w:proofErr w:type="spellEnd"/>
      <w:r w:rsidRPr="00D62049">
        <w:t>. Journal of Architectural and Planning Research, 14(4), 301–316.</w:t>
      </w:r>
    </w:p>
    <w:p w:rsidR="007057D3" w:rsidRPr="00D62049" w:rsidRDefault="007057D3" w:rsidP="00C33948">
      <w:pPr>
        <w:pStyle w:val="References"/>
      </w:pPr>
      <w:r w:rsidRPr="00D62049">
        <w:t>Ewing, R. H., &amp; Clemente, O. (2013). Measuring urban design: metrics for livable places. Island Press.</w:t>
      </w:r>
    </w:p>
    <w:p w:rsidR="007057D3" w:rsidRPr="00D62049" w:rsidRDefault="007057D3" w:rsidP="00C33948">
      <w:pPr>
        <w:pStyle w:val="References"/>
      </w:pPr>
      <w:r w:rsidRPr="00D62049">
        <w:t xml:space="preserve">Frame, M., Mandelbrot, B., &amp; </w:t>
      </w:r>
      <w:proofErr w:type="spellStart"/>
      <w:r w:rsidRPr="00D62049">
        <w:t>Neger</w:t>
      </w:r>
      <w:proofErr w:type="spellEnd"/>
      <w:r w:rsidRPr="00D62049">
        <w:t>, N. (2015). Fractal Geometry. Yale University. Retrieved from https://classes.yale.edu/fractals/</w:t>
      </w:r>
    </w:p>
    <w:p w:rsidR="007057D3" w:rsidRPr="00D62049" w:rsidRDefault="007057D3" w:rsidP="00C33948">
      <w:pPr>
        <w:pStyle w:val="References"/>
      </w:pPr>
      <w:proofErr w:type="spellStart"/>
      <w:r w:rsidRPr="00D62049">
        <w:t>Gershenson</w:t>
      </w:r>
      <w:proofErr w:type="spellEnd"/>
      <w:r w:rsidRPr="00D62049">
        <w:t>, C., &amp; Fernández, N. (2012). Complexity and information: Measuring emergence, self-organization, and homeostasis at multiple scales. Complexity, 18(2), 29–44. http://doi.org/10.1002/cplx.21424</w:t>
      </w:r>
    </w:p>
    <w:p w:rsidR="007057D3" w:rsidRPr="00D62049" w:rsidRDefault="007057D3" w:rsidP="00C33948">
      <w:pPr>
        <w:pStyle w:val="References"/>
      </w:pPr>
      <w:proofErr w:type="spellStart"/>
      <w:r w:rsidRPr="00D62049">
        <w:lastRenderedPageBreak/>
        <w:t>Hajrasouliha</w:t>
      </w:r>
      <w:proofErr w:type="spellEnd"/>
      <w:r w:rsidRPr="00D62049">
        <w:t>, A., &amp; Yin, L. (2015). The impact of street network connectivity on pedestrian volume. Urban Studies, 52(13), 2483–2497. http://doi.org/10.1177/0042098014544763</w:t>
      </w:r>
    </w:p>
    <w:p w:rsidR="007057D3" w:rsidRPr="00D62049" w:rsidRDefault="007057D3" w:rsidP="00C33948">
      <w:pPr>
        <w:pStyle w:val="References"/>
      </w:pPr>
      <w:r w:rsidRPr="00D62049">
        <w:t xml:space="preserve">Haken, H. (2012). Complexity and Complexity Theories: Do These Concepts Make Sense?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7–20). Berlin, Heidelberg: Springer Berlin Heidelberg.</w:t>
      </w:r>
    </w:p>
    <w:p w:rsidR="007057D3" w:rsidRPr="00D62049" w:rsidRDefault="007057D3" w:rsidP="00C33948">
      <w:pPr>
        <w:pStyle w:val="References"/>
      </w:pPr>
      <w:r w:rsidRPr="00D62049">
        <w:t>Hall, P. (1996). Cities of Tomorrow: An Intellectual History of Urban Planning and Design in the Twentieth Century (2nd ed.). Malden, MA: Blackwell Publishers.</w:t>
      </w:r>
    </w:p>
    <w:p w:rsidR="007057D3" w:rsidRPr="00D62049" w:rsidRDefault="007057D3" w:rsidP="00C33948">
      <w:pPr>
        <w:pStyle w:val="References"/>
      </w:pPr>
      <w:r w:rsidRPr="00D62049">
        <w:t xml:space="preserve">Hillier, B., </w:t>
      </w:r>
      <w:proofErr w:type="spellStart"/>
      <w:r w:rsidRPr="00D62049">
        <w:t>Leaman</w:t>
      </w:r>
      <w:proofErr w:type="spellEnd"/>
      <w:r w:rsidRPr="00D62049">
        <w:t xml:space="preserve">, A., </w:t>
      </w:r>
      <w:proofErr w:type="spellStart"/>
      <w:r w:rsidRPr="00D62049">
        <w:t>Stansall</w:t>
      </w:r>
      <w:proofErr w:type="spellEnd"/>
      <w:r w:rsidRPr="00D62049">
        <w:t>, P., &amp; Bedford, M. (1976). Space Syntax. Environment and Planning B, 3, 147–185.</w:t>
      </w:r>
    </w:p>
    <w:p w:rsidR="007057D3" w:rsidRPr="00D62049" w:rsidRDefault="007057D3" w:rsidP="00C33948">
      <w:pPr>
        <w:pStyle w:val="References"/>
      </w:pPr>
      <w:r w:rsidRPr="00D62049">
        <w:t xml:space="preserve">Hoch, C., </w:t>
      </w:r>
      <w:proofErr w:type="spellStart"/>
      <w:r w:rsidRPr="00D62049">
        <w:t>Zellner</w:t>
      </w:r>
      <w:proofErr w:type="spellEnd"/>
      <w:r w:rsidRPr="00D62049">
        <w:t xml:space="preserve">, M., </w:t>
      </w:r>
      <w:proofErr w:type="spellStart"/>
      <w:r w:rsidRPr="00D62049">
        <w:t>Milz</w:t>
      </w:r>
      <w:proofErr w:type="spellEnd"/>
      <w:r w:rsidRPr="00D62049">
        <w:t>, D., Radinsky, J., &amp; Lyons, L. (2015). Seeing is not believing: cognitive bias and modelling in collaborative planning. Planning Theory &amp; Practice, 16(3), 319–335. http://doi.org/10.1080/14649357.2015.1045015</w:t>
      </w:r>
    </w:p>
    <w:p w:rsidR="007057D3" w:rsidRPr="00D62049" w:rsidRDefault="007057D3" w:rsidP="00C33948">
      <w:pPr>
        <w:pStyle w:val="References"/>
      </w:pPr>
      <w:proofErr w:type="spellStart"/>
      <w:r w:rsidRPr="00D62049">
        <w:t>Jabareen</w:t>
      </w:r>
      <w:proofErr w:type="spellEnd"/>
      <w:r w:rsidRPr="00D62049">
        <w:t>, Y. (2013). Planning the resilient city: Concepts and strategies for coping with climate change and environmental risk. Cities, 31, 220–229. http://doi.org/10.1016/j.cities.2012.05.004</w:t>
      </w:r>
    </w:p>
    <w:p w:rsidR="007057D3" w:rsidRPr="00D62049" w:rsidRDefault="007057D3" w:rsidP="00C33948">
      <w:pPr>
        <w:pStyle w:val="References"/>
      </w:pPr>
      <w:r w:rsidRPr="00D62049">
        <w:t>Jackson, K. T. (1985). Crabgrass Frontier: The Suburbanization of the United States. New York: Oxford University Press.</w:t>
      </w:r>
    </w:p>
    <w:p w:rsidR="007057D3" w:rsidRPr="00D62049" w:rsidRDefault="007057D3" w:rsidP="00C33948">
      <w:pPr>
        <w:pStyle w:val="References"/>
      </w:pPr>
      <w:r w:rsidRPr="00D62049">
        <w:lastRenderedPageBreak/>
        <w:t>Jacobs, A. B. (1995). Great Streets. Cambridge, MA: The MIT Press.</w:t>
      </w:r>
    </w:p>
    <w:p w:rsidR="007057D3" w:rsidRPr="00D62049" w:rsidRDefault="007057D3" w:rsidP="00C33948">
      <w:pPr>
        <w:pStyle w:val="References"/>
      </w:pPr>
      <w:r w:rsidRPr="00D62049">
        <w:t>Jacobs, J. (1961). The Death and Life of Great American Cities (1992 Edition). New York: Vintage Books.</w:t>
      </w:r>
    </w:p>
    <w:p w:rsidR="007057D3" w:rsidRPr="00D62049" w:rsidRDefault="007057D3" w:rsidP="00C33948">
      <w:pPr>
        <w:pStyle w:val="References"/>
      </w:pPr>
      <w:r w:rsidRPr="00D62049">
        <w:t xml:space="preserve">Jiang, B., &amp; </w:t>
      </w:r>
      <w:proofErr w:type="spellStart"/>
      <w:r w:rsidRPr="00D62049">
        <w:t>Claramunt</w:t>
      </w:r>
      <w:proofErr w:type="spellEnd"/>
      <w:r w:rsidRPr="00D62049">
        <w:t>, C. (2002). Integration of space syntax into GIS: new perspectives for urban morphology. Transactions in GIS, 6(3), 295–309.</w:t>
      </w:r>
    </w:p>
    <w:p w:rsidR="007057D3" w:rsidRPr="00D62049" w:rsidRDefault="007057D3" w:rsidP="00C33948">
      <w:pPr>
        <w:pStyle w:val="References"/>
      </w:pPr>
      <w:r w:rsidRPr="00D62049">
        <w:t xml:space="preserve">Jiang, B., &amp; </w:t>
      </w:r>
      <w:proofErr w:type="spellStart"/>
      <w:r w:rsidRPr="00D62049">
        <w:t>Claramunt</w:t>
      </w:r>
      <w:proofErr w:type="spellEnd"/>
      <w:r w:rsidRPr="00D62049">
        <w:t>, C. (2004). Topological analysis of urban street networks. Environment and Planning B: Planning and Design, 31(1), 151–162. http://doi.org/10.1068/b306</w:t>
      </w:r>
    </w:p>
    <w:p w:rsidR="007057D3" w:rsidRPr="00D62049" w:rsidRDefault="007057D3" w:rsidP="00C33948">
      <w:pPr>
        <w:pStyle w:val="References"/>
      </w:pPr>
      <w:proofErr w:type="spellStart"/>
      <w:r w:rsidRPr="00D62049">
        <w:t>Jokar</w:t>
      </w:r>
      <w:proofErr w:type="spellEnd"/>
      <w:r w:rsidRPr="00D62049">
        <w:t xml:space="preserve"> </w:t>
      </w:r>
      <w:proofErr w:type="spellStart"/>
      <w:r w:rsidRPr="00D62049">
        <w:t>Arsanjani</w:t>
      </w:r>
      <w:proofErr w:type="spellEnd"/>
      <w:r w:rsidRPr="00D62049">
        <w:t xml:space="preserve">, J., </w:t>
      </w:r>
      <w:proofErr w:type="spellStart"/>
      <w:r w:rsidRPr="00D62049">
        <w:t>Zipf</w:t>
      </w:r>
      <w:proofErr w:type="spellEnd"/>
      <w:r w:rsidRPr="00D62049">
        <w:t xml:space="preserve">, A., Mooney, P., &amp; </w:t>
      </w:r>
      <w:proofErr w:type="spellStart"/>
      <w:r w:rsidRPr="00D62049">
        <w:t>Helbich</w:t>
      </w:r>
      <w:proofErr w:type="spellEnd"/>
      <w:r w:rsidRPr="00D62049">
        <w:t xml:space="preserve">, M. (Eds.). (2015). </w:t>
      </w:r>
      <w:proofErr w:type="spellStart"/>
      <w:r w:rsidRPr="00D62049">
        <w:t>OpenStreetMap</w:t>
      </w:r>
      <w:proofErr w:type="spellEnd"/>
      <w:r w:rsidRPr="00D62049">
        <w:t xml:space="preserve"> in </w:t>
      </w:r>
      <w:proofErr w:type="spellStart"/>
      <w:r w:rsidRPr="00D62049">
        <w:t>GIScience</w:t>
      </w:r>
      <w:proofErr w:type="spellEnd"/>
      <w:r w:rsidRPr="00D62049">
        <w:t>. Cham: Springer International Publishing. Retrieved from http://link.springer.com/10.1007/978-3-319-14280-7</w:t>
      </w:r>
    </w:p>
    <w:p w:rsidR="007057D3" w:rsidRPr="00D62049" w:rsidRDefault="007057D3" w:rsidP="00C33948">
      <w:pPr>
        <w:pStyle w:val="References"/>
      </w:pPr>
      <w:proofErr w:type="spellStart"/>
      <w:r w:rsidRPr="00D62049">
        <w:t>Karimi</w:t>
      </w:r>
      <w:proofErr w:type="spellEnd"/>
      <w:r w:rsidRPr="00D62049">
        <w:t xml:space="preserve">, K. (2012). A configurational approach to analytical urban </w:t>
      </w:r>
      <w:proofErr w:type="spellStart"/>
      <w:proofErr w:type="gramStart"/>
      <w:r w:rsidRPr="00D62049">
        <w:t>design:“</w:t>
      </w:r>
      <w:proofErr w:type="gramEnd"/>
      <w:r w:rsidRPr="00D62049">
        <w:t>Space</w:t>
      </w:r>
      <w:proofErr w:type="spellEnd"/>
      <w:r w:rsidRPr="00D62049">
        <w:t xml:space="preserve"> </w:t>
      </w:r>
      <w:proofErr w:type="spellStart"/>
      <w:r w:rsidRPr="00D62049">
        <w:t>syntax”methodology</w:t>
      </w:r>
      <w:proofErr w:type="spellEnd"/>
      <w:r w:rsidRPr="00D62049">
        <w:t>. Urban Design International, 17(4), 297–318.</w:t>
      </w:r>
    </w:p>
    <w:p w:rsidR="007057D3" w:rsidRPr="00D62049" w:rsidRDefault="007057D3" w:rsidP="00C33948">
      <w:pPr>
        <w:pStyle w:val="References"/>
      </w:pPr>
      <w:proofErr w:type="spellStart"/>
      <w:r w:rsidRPr="00D62049">
        <w:t>Krasny</w:t>
      </w:r>
      <w:proofErr w:type="spellEnd"/>
      <w:r w:rsidRPr="00D62049">
        <w:t xml:space="preserve">, M. E., Russ, A., Tidball, K. G., &amp; </w:t>
      </w:r>
      <w:proofErr w:type="spellStart"/>
      <w:r w:rsidRPr="00D62049">
        <w:t>Elmqvist</w:t>
      </w:r>
      <w:proofErr w:type="spellEnd"/>
      <w:r w:rsidRPr="00D62049">
        <w:t>, T. (2014). Civic ecology practices: Participatory approaches to generating and measuring ecosystem services in cities. Ecosystem Services, 7, 177–186. http://doi.org/10.1016/j.ecoser.2013.11.002</w:t>
      </w:r>
    </w:p>
    <w:p w:rsidR="007057D3" w:rsidRPr="00D62049" w:rsidRDefault="007057D3" w:rsidP="00C33948">
      <w:pPr>
        <w:pStyle w:val="References"/>
      </w:pPr>
      <w:proofErr w:type="spellStart"/>
      <w:r w:rsidRPr="00D62049">
        <w:t>Larice</w:t>
      </w:r>
      <w:proofErr w:type="spellEnd"/>
      <w:r w:rsidRPr="00D62049">
        <w:t>, M., &amp; Macdonald, E. (2007). The Urban Design Reader (1st ed.). New York: Routledge.</w:t>
      </w:r>
    </w:p>
    <w:p w:rsidR="007057D3" w:rsidRPr="00D62049" w:rsidRDefault="007057D3" w:rsidP="00C33948">
      <w:pPr>
        <w:pStyle w:val="References"/>
      </w:pPr>
      <w:r w:rsidRPr="00D62049">
        <w:lastRenderedPageBreak/>
        <w:t xml:space="preserve">Lloyd, S. (2001). Measures of complexity: a </w:t>
      </w:r>
      <w:proofErr w:type="spellStart"/>
      <w:r w:rsidRPr="00D62049">
        <w:t>nonexhaustive</w:t>
      </w:r>
      <w:proofErr w:type="spellEnd"/>
      <w:r w:rsidRPr="00D62049">
        <w:t xml:space="preserve"> list. IEEE Control Systems Magazine, 21(4), 7–8.</w:t>
      </w:r>
    </w:p>
    <w:p w:rsidR="007057D3" w:rsidRPr="00D62049" w:rsidRDefault="007057D3" w:rsidP="00C33948">
      <w:pPr>
        <w:pStyle w:val="References"/>
      </w:pPr>
      <w:r w:rsidRPr="00D62049">
        <w:t>Mandelbrot, B. B. (1983). The Fractal Geometry of Nature. New York: Macmillan.</w:t>
      </w:r>
    </w:p>
    <w:p w:rsidR="007057D3" w:rsidRPr="00D62049" w:rsidRDefault="007057D3" w:rsidP="00C33948">
      <w:pPr>
        <w:pStyle w:val="References"/>
      </w:pPr>
      <w:r w:rsidRPr="00D62049">
        <w:t xml:space="preserve">Marcus, L., &amp; </w:t>
      </w:r>
      <w:proofErr w:type="spellStart"/>
      <w:r w:rsidRPr="00D62049">
        <w:t>Legeby</w:t>
      </w:r>
      <w:proofErr w:type="spellEnd"/>
      <w:r w:rsidRPr="00D62049">
        <w:t xml:space="preserve">, A. (2012). The need for co-presence in urban complexity: Measuring social capital using space syntax. In </w:t>
      </w:r>
      <w:proofErr w:type="spellStart"/>
      <w:r w:rsidRPr="00D62049">
        <w:t>Eigth</w:t>
      </w:r>
      <w:proofErr w:type="spellEnd"/>
      <w:r w:rsidRPr="00D62049">
        <w:t xml:space="preserve"> International Space Syntax Symposium. Retrieved from http://www.diva-portal.org/smash/record.jsf?pid=diva2:470211</w:t>
      </w:r>
    </w:p>
    <w:p w:rsidR="007057D3" w:rsidRPr="00D62049" w:rsidRDefault="007057D3" w:rsidP="00C33948">
      <w:pPr>
        <w:pStyle w:val="References"/>
      </w:pPr>
      <w:r w:rsidRPr="00D62049">
        <w:t xml:space="preserve">Marshall, S. (2012). Planning, Design and the Complexity of Cities.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191–205). Berlin, Heidelberg: Springer Berlin Heidelberg.</w:t>
      </w:r>
    </w:p>
    <w:p w:rsidR="007057D3" w:rsidRPr="00D62049" w:rsidRDefault="007057D3" w:rsidP="00C33948">
      <w:pPr>
        <w:pStyle w:val="References"/>
      </w:pPr>
      <w:proofErr w:type="spellStart"/>
      <w:r w:rsidRPr="00D62049">
        <w:t>Mattsson</w:t>
      </w:r>
      <w:proofErr w:type="spellEnd"/>
      <w:r w:rsidRPr="00D62049">
        <w:t xml:space="preserve">, L.-G., &amp; </w:t>
      </w:r>
      <w:proofErr w:type="spellStart"/>
      <w:r w:rsidRPr="00D62049">
        <w:t>Jenelius</w:t>
      </w:r>
      <w:proofErr w:type="spellEnd"/>
      <w:r w:rsidRPr="00D62049">
        <w:t>, E. (2015). Vulnerability and resilience of transport systems – A discussion of recent research. Transportation Research Part A: Policy and Practice, 81, 16–34. http://doi.org/10.1016/j.tra.2015.06.002</w:t>
      </w:r>
    </w:p>
    <w:p w:rsidR="007057D3" w:rsidRPr="00D62049" w:rsidRDefault="007057D3" w:rsidP="00C33948">
      <w:pPr>
        <w:pStyle w:val="References"/>
      </w:pPr>
      <w:proofErr w:type="spellStart"/>
      <w:r w:rsidRPr="00D62049">
        <w:t>Moroni</w:t>
      </w:r>
      <w:proofErr w:type="spellEnd"/>
      <w:r w:rsidRPr="00D62049">
        <w:t>, S. (2010). Rethinking the theory and practice of land-use regulation: Towards nomocracy. Planning Theory, 9(2), 137–155.</w:t>
      </w:r>
    </w:p>
    <w:p w:rsidR="007057D3" w:rsidRPr="00D62049" w:rsidRDefault="007057D3" w:rsidP="00C33948">
      <w:pPr>
        <w:pStyle w:val="References"/>
      </w:pPr>
      <w:proofErr w:type="spellStart"/>
      <w:r w:rsidRPr="00D62049">
        <w:t>Moroni</w:t>
      </w:r>
      <w:proofErr w:type="spellEnd"/>
      <w:r w:rsidRPr="00D62049">
        <w:t>, S. (2015). Complexity and the inherent limits of explanation and prediction: Urban codes for self-</w:t>
      </w:r>
      <w:proofErr w:type="spellStart"/>
      <w:r w:rsidRPr="00D62049">
        <w:t>organising</w:t>
      </w:r>
      <w:proofErr w:type="spellEnd"/>
      <w:r w:rsidRPr="00D62049">
        <w:t xml:space="preserve"> cities. Planning Theory, 14(3), 248–267.</w:t>
      </w:r>
    </w:p>
    <w:p w:rsidR="007057D3" w:rsidRPr="00D62049" w:rsidRDefault="007057D3" w:rsidP="00C33948">
      <w:pPr>
        <w:pStyle w:val="References"/>
      </w:pPr>
      <w:r w:rsidRPr="00D62049">
        <w:t>Mumford, L. (1961). The City in History: Its Origins, Its Transformations, and Its Prospects. San Diego: Harcourt Brace Jovanovich.</w:t>
      </w:r>
    </w:p>
    <w:p w:rsidR="007057D3" w:rsidRPr="00D62049" w:rsidRDefault="007057D3" w:rsidP="00C33948">
      <w:pPr>
        <w:pStyle w:val="References"/>
      </w:pPr>
      <w:proofErr w:type="spellStart"/>
      <w:r w:rsidRPr="00D62049">
        <w:lastRenderedPageBreak/>
        <w:t>Murcio</w:t>
      </w:r>
      <w:proofErr w:type="spellEnd"/>
      <w:r w:rsidRPr="00D62049">
        <w:t xml:space="preserve">, R., Morphet, R., </w:t>
      </w:r>
      <w:proofErr w:type="spellStart"/>
      <w:r w:rsidRPr="00D62049">
        <w:t>Gershenson</w:t>
      </w:r>
      <w:proofErr w:type="spellEnd"/>
      <w:r w:rsidRPr="00D62049">
        <w:t xml:space="preserve">, C., &amp; Batty, M. (2015). Urban transfer entropy across scales. </w:t>
      </w:r>
      <w:proofErr w:type="spellStart"/>
      <w:r w:rsidRPr="00D62049">
        <w:t>arXiv</w:t>
      </w:r>
      <w:proofErr w:type="spellEnd"/>
      <w:r w:rsidRPr="00D62049">
        <w:t xml:space="preserve"> Preprint arXiv:1505.02761. Retrieved from http://arxiv.org/abs/1505.02761</w:t>
      </w:r>
    </w:p>
    <w:p w:rsidR="007057D3" w:rsidRPr="00D62049" w:rsidRDefault="007057D3" w:rsidP="00C33948">
      <w:pPr>
        <w:pStyle w:val="References"/>
      </w:pPr>
      <w:proofErr w:type="spellStart"/>
      <w:r w:rsidRPr="00D62049">
        <w:t>Orishimo</w:t>
      </w:r>
      <w:proofErr w:type="spellEnd"/>
      <w:r w:rsidRPr="00D62049">
        <w:t>, I. (1987). An approach to urban dynamics. Geographical Analysis, 19(3), 200–210.</w:t>
      </w:r>
    </w:p>
    <w:p w:rsidR="007057D3" w:rsidRPr="00D62049" w:rsidRDefault="007057D3" w:rsidP="00C33948">
      <w:pPr>
        <w:pStyle w:val="References"/>
      </w:pPr>
      <w:r w:rsidRPr="00D62049">
        <w:t>Parrott, L. (2010). Measuring ecological complexity. Ecological Indicators, 10(6), 1069–1076. http://doi.org/10.1016/j.ecolind.2010.03.014</w:t>
      </w:r>
    </w:p>
    <w:p w:rsidR="007057D3" w:rsidRPr="00D62049" w:rsidRDefault="007057D3" w:rsidP="00C33948">
      <w:pPr>
        <w:pStyle w:val="References"/>
      </w:pPr>
      <w:r w:rsidRPr="00D62049">
        <w:t xml:space="preserve">Perry, C. (2007). The Neighborhood Unit. In M. </w:t>
      </w:r>
      <w:proofErr w:type="spellStart"/>
      <w:r w:rsidRPr="00D62049">
        <w:t>Larice</w:t>
      </w:r>
      <w:proofErr w:type="spellEnd"/>
      <w:r w:rsidRPr="00D62049">
        <w:t xml:space="preserve"> &amp; E. Macdonald (Eds.), The Urban Design Reader (1st ed., pp. 54–65). New York: Routledge.</w:t>
      </w:r>
    </w:p>
    <w:p w:rsidR="007057D3" w:rsidRPr="00D62049" w:rsidRDefault="007057D3" w:rsidP="00C33948">
      <w:pPr>
        <w:pStyle w:val="References"/>
      </w:pPr>
      <w:r w:rsidRPr="00D62049">
        <w:t xml:space="preserve">Porta, S., </w:t>
      </w:r>
      <w:proofErr w:type="spellStart"/>
      <w:r w:rsidRPr="00D62049">
        <w:t>Crucitti</w:t>
      </w:r>
      <w:proofErr w:type="spellEnd"/>
      <w:r w:rsidRPr="00D62049">
        <w:t xml:space="preserve">, P., &amp; </w:t>
      </w:r>
      <w:proofErr w:type="spellStart"/>
      <w:r w:rsidRPr="00D62049">
        <w:t>Latora</w:t>
      </w:r>
      <w:proofErr w:type="spellEnd"/>
      <w:r w:rsidRPr="00D62049">
        <w:t xml:space="preserve">, V. (2006a). The network analysis of urban streets: A dual approach. </w:t>
      </w:r>
      <w:proofErr w:type="spellStart"/>
      <w:r w:rsidRPr="00D62049">
        <w:t>Physica</w:t>
      </w:r>
      <w:proofErr w:type="spellEnd"/>
      <w:r w:rsidRPr="00D62049">
        <w:t xml:space="preserve"> A: Statistical Mechanics and Its Applications, 369(2), 853–866. http://doi.org/10.1016/j.physa.2005.12.063</w:t>
      </w:r>
    </w:p>
    <w:p w:rsidR="007057D3" w:rsidRPr="00D62049" w:rsidRDefault="007057D3" w:rsidP="00C33948">
      <w:pPr>
        <w:pStyle w:val="References"/>
      </w:pPr>
      <w:r w:rsidRPr="00D62049">
        <w:t xml:space="preserve">Porta, S., </w:t>
      </w:r>
      <w:proofErr w:type="spellStart"/>
      <w:r w:rsidRPr="00D62049">
        <w:t>Crucitti</w:t>
      </w:r>
      <w:proofErr w:type="spellEnd"/>
      <w:r w:rsidRPr="00D62049">
        <w:t xml:space="preserve">, P., &amp; </w:t>
      </w:r>
      <w:proofErr w:type="spellStart"/>
      <w:r w:rsidRPr="00D62049">
        <w:t>Latora</w:t>
      </w:r>
      <w:proofErr w:type="spellEnd"/>
      <w:r w:rsidRPr="00D62049">
        <w:t>, V. (2006b). The network analysis of urban streets: a primal approach. Environment and Planning B: Planning and Design, 33(5), 705–725. http://doi.org/10.1068/b32045</w:t>
      </w:r>
    </w:p>
    <w:p w:rsidR="007057D3" w:rsidRPr="00D62049" w:rsidRDefault="007057D3" w:rsidP="00C33948">
      <w:pPr>
        <w:pStyle w:val="References"/>
      </w:pPr>
      <w:proofErr w:type="spellStart"/>
      <w:r w:rsidRPr="00D62049">
        <w:t>Portugali</w:t>
      </w:r>
      <w:proofErr w:type="spellEnd"/>
      <w:r w:rsidRPr="00D62049">
        <w:t>, J. (2006). Complexity theory as a link between space and place. Environment and Planning A, 38(4), 647–664. http://doi.org/10.1068/a37260</w:t>
      </w:r>
    </w:p>
    <w:p w:rsidR="007057D3" w:rsidRPr="00D62049" w:rsidRDefault="007057D3" w:rsidP="00C33948">
      <w:pPr>
        <w:pStyle w:val="References"/>
      </w:pPr>
      <w:proofErr w:type="spellStart"/>
      <w:r w:rsidRPr="00D62049">
        <w:t>Ratti</w:t>
      </w:r>
      <w:proofErr w:type="spellEnd"/>
      <w:r w:rsidRPr="00D62049">
        <w:t>, C. (2004). Space syntax: some inconsistencies. Environment and Planning B: Planning and Design, 31(4), 487–499. http://doi.org/10.1068/b3019</w:t>
      </w:r>
    </w:p>
    <w:p w:rsidR="007057D3" w:rsidRPr="00D62049" w:rsidRDefault="007057D3" w:rsidP="00C33948">
      <w:pPr>
        <w:pStyle w:val="References"/>
      </w:pPr>
      <w:r w:rsidRPr="00D62049">
        <w:lastRenderedPageBreak/>
        <w:t xml:space="preserve">Salat, S., </w:t>
      </w:r>
      <w:proofErr w:type="spellStart"/>
      <w:r w:rsidRPr="00D62049">
        <w:t>Bourdic</w:t>
      </w:r>
      <w:proofErr w:type="spellEnd"/>
      <w:r w:rsidRPr="00D62049">
        <w:t xml:space="preserve">, L., &amp; </w:t>
      </w:r>
      <w:proofErr w:type="spellStart"/>
      <w:r w:rsidRPr="00D62049">
        <w:t>Nowacki</w:t>
      </w:r>
      <w:proofErr w:type="spellEnd"/>
      <w:r w:rsidRPr="00D62049">
        <w:t>, C. (2010). Assessing urban complexity. International Journal of Sustainable Building Technology and Urban Development, 1(2), 160–167.</w:t>
      </w:r>
    </w:p>
    <w:p w:rsidR="007057D3" w:rsidRPr="00D62049" w:rsidRDefault="007057D3" w:rsidP="00C33948">
      <w:pPr>
        <w:pStyle w:val="References"/>
      </w:pPr>
      <w:proofErr w:type="spellStart"/>
      <w:r w:rsidRPr="00D62049">
        <w:t>Salingaros</w:t>
      </w:r>
      <w:proofErr w:type="spellEnd"/>
      <w:r w:rsidRPr="00D62049">
        <w:t>, N. A. (2000). Complexity and Urban Coherence. Journal of Urban Design, 5(3), 291–316. http://doi.org/10.1080/713683969</w:t>
      </w:r>
    </w:p>
    <w:p w:rsidR="007057D3" w:rsidRPr="00D62049" w:rsidRDefault="007057D3" w:rsidP="00C33948">
      <w:pPr>
        <w:pStyle w:val="References"/>
      </w:pPr>
      <w:proofErr w:type="spellStart"/>
      <w:r w:rsidRPr="00D62049">
        <w:t>Salingaros</w:t>
      </w:r>
      <w:proofErr w:type="spellEnd"/>
      <w:r w:rsidRPr="00D62049">
        <w:t xml:space="preserve">, N. A. (2001). Fractals in the New Architecture. </w:t>
      </w:r>
      <w:proofErr w:type="spellStart"/>
      <w:r w:rsidRPr="00D62049">
        <w:t>Archimagazine</w:t>
      </w:r>
      <w:proofErr w:type="spellEnd"/>
      <w:r w:rsidRPr="00D62049">
        <w:t>. Retrieved from http://zeta.math.utsa.edu/~yxk833/fractals.html</w:t>
      </w:r>
    </w:p>
    <w:p w:rsidR="007057D3" w:rsidRPr="00D62049" w:rsidRDefault="007057D3" w:rsidP="00C33948">
      <w:pPr>
        <w:pStyle w:val="References"/>
      </w:pPr>
      <w:r w:rsidRPr="00D62049">
        <w:t>Schuster, P. (2015). Models: From exploration to prediction: Bad reputation of modeling in some disciplines results from nebulous goals. Complexity, 1–4. http://doi.org/10.1002/cplx.21729</w:t>
      </w:r>
    </w:p>
    <w:p w:rsidR="007057D3" w:rsidRPr="00D62049" w:rsidRDefault="007057D3" w:rsidP="00C33948">
      <w:pPr>
        <w:pStyle w:val="References"/>
      </w:pPr>
      <w:r w:rsidRPr="00D62049">
        <w:t>Scott, J. C. (1999). Seeing Like a State: How Certain Schemes to Improve the Human Condition Have Failed (New edition). Yale University Press.</w:t>
      </w:r>
    </w:p>
    <w:p w:rsidR="007057D3" w:rsidRPr="00D62049" w:rsidRDefault="007057D3" w:rsidP="00C33948">
      <w:pPr>
        <w:pStyle w:val="References"/>
      </w:pPr>
      <w:proofErr w:type="spellStart"/>
      <w:r w:rsidRPr="00D62049">
        <w:t>Sevtsuk</w:t>
      </w:r>
      <w:proofErr w:type="spellEnd"/>
      <w:r w:rsidRPr="00D62049">
        <w:t xml:space="preserve">, A., &amp; </w:t>
      </w:r>
      <w:proofErr w:type="spellStart"/>
      <w:r w:rsidRPr="00D62049">
        <w:t>Mekonnen</w:t>
      </w:r>
      <w:proofErr w:type="spellEnd"/>
      <w:r w:rsidRPr="00D62049">
        <w:t xml:space="preserve">, M. (2012). Urban network analysis. A new toolbox for ArcGIS. Revue </w:t>
      </w:r>
      <w:proofErr w:type="spellStart"/>
      <w:r w:rsidRPr="00D62049">
        <w:t>Internationale</w:t>
      </w:r>
      <w:proofErr w:type="spellEnd"/>
      <w:r w:rsidRPr="00D62049">
        <w:t xml:space="preserve"> de </w:t>
      </w:r>
      <w:proofErr w:type="spellStart"/>
      <w:r w:rsidRPr="00D62049">
        <w:t>Géomatique</w:t>
      </w:r>
      <w:proofErr w:type="spellEnd"/>
      <w:r w:rsidRPr="00D62049">
        <w:t>, 22(2), 287–305. http://doi.org/10.3166/rig.22.287-305</w:t>
      </w:r>
    </w:p>
    <w:p w:rsidR="007057D3" w:rsidRPr="00D62049" w:rsidRDefault="007057D3" w:rsidP="00C33948">
      <w:pPr>
        <w:pStyle w:val="References"/>
      </w:pPr>
      <w:r w:rsidRPr="00D62049">
        <w:t>Shannon, C. E. (1948). A mathematical theory of communication. The Bell System Technical Journal, 27, 379–423, 623–656.</w:t>
      </w:r>
    </w:p>
    <w:p w:rsidR="007057D3" w:rsidRPr="00D62049" w:rsidRDefault="007057D3" w:rsidP="00C33948">
      <w:pPr>
        <w:pStyle w:val="References"/>
      </w:pPr>
      <w:r w:rsidRPr="00D62049">
        <w:lastRenderedPageBreak/>
        <w:t>Shen, G. (2002). Fractal dimension and fractal growth of urbanized areas. International Journal of Geographical Information Science, 16(5), 419–437. http://doi.org/10.1080/13658810210137013</w:t>
      </w:r>
    </w:p>
    <w:p w:rsidR="007057D3" w:rsidRPr="00D62049" w:rsidRDefault="007057D3" w:rsidP="00C33948">
      <w:pPr>
        <w:pStyle w:val="References"/>
      </w:pPr>
      <w:r w:rsidRPr="00D62049">
        <w:t xml:space="preserve">Shiner, J. S., Davison, M., &amp; </w:t>
      </w:r>
      <w:proofErr w:type="spellStart"/>
      <w:r w:rsidRPr="00D62049">
        <w:t>Landsberg</w:t>
      </w:r>
      <w:proofErr w:type="spellEnd"/>
      <w:r w:rsidRPr="00D62049">
        <w:t>, P. T. (1999). Simple measure for complexity. Physical Review E, 59(2), 1459.</w:t>
      </w:r>
    </w:p>
    <w:p w:rsidR="007057D3" w:rsidRPr="00D62049" w:rsidRDefault="007057D3" w:rsidP="00C33948">
      <w:pPr>
        <w:pStyle w:val="References"/>
      </w:pPr>
      <w:proofErr w:type="spellStart"/>
      <w:r w:rsidRPr="00D62049">
        <w:t>Siodla</w:t>
      </w:r>
      <w:proofErr w:type="spellEnd"/>
      <w:r w:rsidRPr="00D62049">
        <w:t>, J. (2015). Razing San Francisco: The 1906 disaster as a natural experiment in urban redevelopment. Journal of Urban Economics, 89, 48–61. http://doi.org/10.1016/j.jue.2015.07.001</w:t>
      </w:r>
    </w:p>
    <w:p w:rsidR="007057D3" w:rsidRPr="00D62049" w:rsidRDefault="007057D3" w:rsidP="00C33948">
      <w:pPr>
        <w:pStyle w:val="References"/>
      </w:pPr>
      <w:r w:rsidRPr="00D62049">
        <w:t>Smith, M. E. (2010). The archaeological study of neighborhoods and districts in ancient cities. Journal of Anthropological Archaeology, 29(2), 137–154. http://doi.org/10.1016/j.jaa.2010.01.001</w:t>
      </w:r>
    </w:p>
    <w:p w:rsidR="007057D3" w:rsidRPr="00D62049" w:rsidRDefault="007057D3" w:rsidP="00C33948">
      <w:pPr>
        <w:pStyle w:val="References"/>
      </w:pPr>
      <w:r w:rsidRPr="00D62049">
        <w:t>Song, Y., Merlin, L., &amp; Rodriguez, D. (2013). Comparing measures of urban land use mix. Computers, Environment and Urban Systems, 42, 1–13. http://doi.org/10.1016/j.compenvurbsys.2013.08.001</w:t>
      </w:r>
    </w:p>
    <w:p w:rsidR="007057D3" w:rsidRPr="00D62049" w:rsidRDefault="007057D3" w:rsidP="00C33948">
      <w:pPr>
        <w:pStyle w:val="References"/>
      </w:pPr>
      <w:r w:rsidRPr="00D62049">
        <w:t>Stott, I., Soga, M., Inger, R., &amp; Gaston, K. J. (2015). Land sparing is crucial for urban ecosystem services. Frontiers in Ecology and the Environment, 13(7), 387–393. http://doi.org/10.1890/140286</w:t>
      </w:r>
    </w:p>
    <w:p w:rsidR="007057D3" w:rsidRPr="00D62049" w:rsidRDefault="007057D3" w:rsidP="00C33948">
      <w:pPr>
        <w:pStyle w:val="References"/>
      </w:pPr>
      <w:r w:rsidRPr="00D62049">
        <w:t>Talen, E. (2011). City Rules: How Regulations Affect Urban Form (First American Edition). Island Press.</w:t>
      </w:r>
    </w:p>
    <w:p w:rsidR="007057D3" w:rsidRPr="00D62049" w:rsidRDefault="007057D3" w:rsidP="00C33948">
      <w:pPr>
        <w:pStyle w:val="References"/>
      </w:pPr>
      <w:r w:rsidRPr="00D62049">
        <w:lastRenderedPageBreak/>
        <w:t xml:space="preserve">Talen, E., </w:t>
      </w:r>
      <w:proofErr w:type="spellStart"/>
      <w:r w:rsidRPr="00D62049">
        <w:t>Menozzi</w:t>
      </w:r>
      <w:proofErr w:type="spellEnd"/>
      <w:r w:rsidRPr="00D62049">
        <w:t>, S., &amp; Schaefer, C. (2015). What is a “Great Neighborhood”? An Analysis of APA</w:t>
      </w:r>
      <w:r w:rsidR="00E05270">
        <w:t>’</w:t>
      </w:r>
      <w:r w:rsidRPr="00D62049">
        <w:t>s Top-Rated Places. Journal of the American Planning Association, 81(2), 121–141. http://doi.org/10.1080/01944363.2015.1067573</w:t>
      </w:r>
    </w:p>
    <w:p w:rsidR="007057D3" w:rsidRPr="00D62049" w:rsidRDefault="007057D3" w:rsidP="00C33948">
      <w:pPr>
        <w:pStyle w:val="References"/>
      </w:pPr>
      <w:proofErr w:type="spellStart"/>
      <w:r w:rsidRPr="00D62049">
        <w:t>Uitermark</w:t>
      </w:r>
      <w:proofErr w:type="spellEnd"/>
      <w:r w:rsidRPr="00D62049">
        <w:t xml:space="preserve">, J. (2015). Longing for </w:t>
      </w:r>
      <w:proofErr w:type="spellStart"/>
      <w:r w:rsidRPr="00D62049">
        <w:t>Wikitopia</w:t>
      </w:r>
      <w:proofErr w:type="spellEnd"/>
      <w:r w:rsidRPr="00D62049">
        <w:t>: The study and politics of self-</w:t>
      </w:r>
      <w:proofErr w:type="spellStart"/>
      <w:r w:rsidRPr="00D62049">
        <w:t>organisation</w:t>
      </w:r>
      <w:proofErr w:type="spellEnd"/>
      <w:r w:rsidRPr="00D62049">
        <w:t>. Urban Studies, 52(13), 2301–2312. http://doi.org/10.1177/0042098015577334</w:t>
      </w:r>
    </w:p>
    <w:p w:rsidR="007057D3" w:rsidRPr="00D62049" w:rsidRDefault="007057D3" w:rsidP="00C33948">
      <w:pPr>
        <w:pStyle w:val="References"/>
      </w:pPr>
      <w:proofErr w:type="spellStart"/>
      <w:r w:rsidRPr="00D62049">
        <w:t>Wissen</w:t>
      </w:r>
      <w:proofErr w:type="spellEnd"/>
      <w:r w:rsidRPr="00D62049">
        <w:t xml:space="preserve"> Hayek, U., </w:t>
      </w:r>
      <w:proofErr w:type="spellStart"/>
      <w:r w:rsidRPr="00D62049">
        <w:t>Efthymiou</w:t>
      </w:r>
      <w:proofErr w:type="spellEnd"/>
      <w:r w:rsidRPr="00D62049">
        <w:t xml:space="preserve">, D., Farooq, B., von Wirth, T., </w:t>
      </w:r>
      <w:proofErr w:type="spellStart"/>
      <w:r w:rsidRPr="00D62049">
        <w:t>Teich</w:t>
      </w:r>
      <w:proofErr w:type="spellEnd"/>
      <w:r w:rsidRPr="00D62049">
        <w:t xml:space="preserve">, M., </w:t>
      </w:r>
      <w:proofErr w:type="spellStart"/>
      <w:r w:rsidRPr="00D62049">
        <w:t>Neuenschwander</w:t>
      </w:r>
      <w:proofErr w:type="spellEnd"/>
      <w:r w:rsidRPr="00D62049">
        <w:t xml:space="preserve">, N., &amp; </w:t>
      </w:r>
      <w:proofErr w:type="spellStart"/>
      <w:r w:rsidRPr="00D62049">
        <w:t>Grêt-Regamey</w:t>
      </w:r>
      <w:proofErr w:type="spellEnd"/>
      <w:r w:rsidRPr="00D62049">
        <w:t>, A. (2015). Quality of urban patterns: Spatially explicit evidence for multiple scales. Landscape and Urban Planning, 142, 47–62. http://doi.org/10.1016/j.landurbplan.2015.05.010</w:t>
      </w:r>
    </w:p>
    <w:p w:rsidR="007057D3" w:rsidRPr="00D62049" w:rsidRDefault="007057D3" w:rsidP="00C33948">
      <w:pPr>
        <w:pStyle w:val="References"/>
      </w:pPr>
      <w:proofErr w:type="spellStart"/>
      <w:r w:rsidRPr="00D62049">
        <w:t>Yeh</w:t>
      </w:r>
      <w:proofErr w:type="spellEnd"/>
      <w:r w:rsidRPr="00D62049">
        <w:t>, A. G.-O., &amp; Li, X. (2001). Measuring and Monitoring of Urban Sprawl in a Rapidly Growing Region Using Entropy. Photogrammetric Engineering &amp; Remote Sensing, 67(1), 83–90.</w:t>
      </w:r>
    </w:p>
    <w:p w:rsidR="007057D3" w:rsidRPr="00D62049" w:rsidRDefault="007057D3" w:rsidP="00C33948">
      <w:pPr>
        <w:pStyle w:val="References"/>
      </w:pPr>
      <w:r w:rsidRPr="00D62049">
        <w:t>Zhang, F., Liao, X., &amp; Zhang, G. (2015). Dynamical behavior of a generalized Lorenz system model and its simulation. Complexity, n/a–n/a. http://doi.org/10.1002/cplx.21714</w:t>
      </w:r>
    </w:p>
    <w:p w:rsidR="00626234" w:rsidRPr="00D62049" w:rsidRDefault="00626234" w:rsidP="00C33948"/>
    <w:p w:rsidR="005A07A3" w:rsidRDefault="005A07A3">
      <w:pPr>
        <w:spacing w:after="160" w:line="259" w:lineRule="auto"/>
        <w:ind w:firstLine="0"/>
        <w:rPr>
          <w:rFonts w:eastAsia="Times New Roman"/>
          <w:color w:val="333333"/>
        </w:rPr>
      </w:pPr>
      <w:r>
        <w:br w:type="page"/>
      </w:r>
    </w:p>
    <w:p w:rsidR="00950CF5" w:rsidRDefault="00950CF5" w:rsidP="00950CF5">
      <w:pPr>
        <w:pStyle w:val="Chapter"/>
      </w:pPr>
      <w:bookmarkStart w:id="66" w:name="_Toc465957114"/>
    </w:p>
    <w:p w:rsidR="00950CF5" w:rsidRDefault="00950CF5" w:rsidP="00950CF5">
      <w:pPr>
        <w:pStyle w:val="Chapter"/>
      </w:pPr>
    </w:p>
    <w:p w:rsidR="00950CF5" w:rsidRDefault="00950CF5" w:rsidP="00950CF5">
      <w:pPr>
        <w:pStyle w:val="Chapter"/>
      </w:pPr>
    </w:p>
    <w:p w:rsidR="00950CF5" w:rsidRDefault="00950CF5" w:rsidP="00950CF5">
      <w:pPr>
        <w:pStyle w:val="Chapter"/>
      </w:pPr>
    </w:p>
    <w:p w:rsidR="00DA3A42" w:rsidRDefault="005A07A3" w:rsidP="004B49D7">
      <w:pPr>
        <w:pStyle w:val="Heading1"/>
      </w:pPr>
      <w:proofErr w:type="spellStart"/>
      <w:r>
        <w:t>OSMnx</w:t>
      </w:r>
      <w:proofErr w:type="spellEnd"/>
      <w:r>
        <w:t>: Acquiring, Constructing, Analyzing, and Visualizing Street Networks</w:t>
      </w:r>
      <w:bookmarkEnd w:id="66"/>
    </w:p>
    <w:p w:rsidR="005A07A3" w:rsidRDefault="005A07A3">
      <w:pPr>
        <w:spacing w:after="160" w:line="259" w:lineRule="auto"/>
        <w:ind w:firstLine="0"/>
      </w:pPr>
      <w:r>
        <w:br w:type="page"/>
      </w:r>
    </w:p>
    <w:p w:rsidR="005A07A3" w:rsidRDefault="00093C73" w:rsidP="00093C73">
      <w:pPr>
        <w:pStyle w:val="Heading2"/>
      </w:pPr>
      <w:bookmarkStart w:id="67" w:name="_Toc465957115"/>
      <w:r>
        <w:lastRenderedPageBreak/>
        <w:t>Abstract</w:t>
      </w:r>
      <w:bookmarkEnd w:id="67"/>
    </w:p>
    <w:p w:rsidR="00093C73" w:rsidRDefault="00093C73" w:rsidP="00093C73"/>
    <w:p w:rsidR="00093C73" w:rsidRDefault="00093C73" w:rsidP="00093C73">
      <w:pPr>
        <w:pStyle w:val="Heading2"/>
      </w:pPr>
      <w:bookmarkStart w:id="68" w:name="_Toc465957116"/>
      <w:r>
        <w:t>Introduction</w:t>
      </w:r>
      <w:bookmarkEnd w:id="68"/>
    </w:p>
    <w:p w:rsidR="00093C73" w:rsidRDefault="00093C73" w:rsidP="00950CF5"/>
    <w:p w:rsidR="00093C73" w:rsidRDefault="00093C73" w:rsidP="00093C73">
      <w:pPr>
        <w:pStyle w:val="Heading2"/>
      </w:pPr>
      <w:bookmarkStart w:id="69" w:name="_Toc465957117"/>
      <w:r>
        <w:t>Background</w:t>
      </w:r>
      <w:bookmarkEnd w:id="69"/>
    </w:p>
    <w:p w:rsidR="00093C73" w:rsidRPr="00093C73" w:rsidRDefault="00093C73" w:rsidP="00093C73">
      <w:pPr>
        <w:pStyle w:val="Heading3"/>
      </w:pPr>
      <w:bookmarkStart w:id="70" w:name="_Toc465957118"/>
      <w:r>
        <w:t>Spatial networks</w:t>
      </w:r>
      <w:bookmarkEnd w:id="70"/>
    </w:p>
    <w:p w:rsidR="00093C73" w:rsidRDefault="00093C73" w:rsidP="00093C73">
      <w:r>
        <w:t>Planar vs non.</w:t>
      </w:r>
    </w:p>
    <w:p w:rsidR="001F0059" w:rsidRDefault="001F0059" w:rsidP="00093C73"/>
    <w:p w:rsidR="00093C73" w:rsidRDefault="00093C73" w:rsidP="00093C73">
      <w:pPr>
        <w:pStyle w:val="Heading3"/>
      </w:pPr>
      <w:bookmarkStart w:id="71" w:name="_Toc465957119"/>
      <w:r>
        <w:t>Street network analysis</w:t>
      </w:r>
      <w:bookmarkEnd w:id="71"/>
    </w:p>
    <w:p w:rsidR="004B2C04" w:rsidRDefault="004B2C04" w:rsidP="00093C73">
      <w:r>
        <w:t>Scholars have studied street networks.</w:t>
      </w:r>
    </w:p>
    <w:p w:rsidR="00093C73" w:rsidRDefault="00093C73" w:rsidP="00093C73">
      <w:r>
        <w:t>Urban street networks are commonly represented using either a primal or a dual approach. A primal network</w:t>
      </w:r>
      <w:r w:rsidR="004B2C04">
        <w:t xml:space="preserve"> </w:t>
      </w:r>
      <w:r>
        <w:t>represents streets as edges and intersections as nodes</w:t>
      </w:r>
      <w:r w:rsidR="004B2C04">
        <w:t xml:space="preserve">, much as we would </w:t>
      </w:r>
      <w:r w:rsidR="004B2C04">
        <w:t xml:space="preserve">typically </w:t>
      </w:r>
      <w:r w:rsidR="004B2C04">
        <w:t>think of a network</w:t>
      </w:r>
      <w:r>
        <w:t xml:space="preserve">. </w:t>
      </w:r>
      <w:r w:rsidR="004B2C04">
        <w:t>However, a</w:t>
      </w:r>
      <w:r>
        <w:t xml:space="preserve"> dual network inverts this topology, representing streets</w:t>
      </w:r>
      <w:r w:rsidR="007E3F96">
        <w:t xml:space="preserve"> (i.e., each named street is a single entity)</w:t>
      </w:r>
      <w:r>
        <w:t xml:space="preserve"> as nodes and intersections as edge. Certain network metrics, such as those based on a street</w:t>
      </w:r>
      <w:r w:rsidR="00E05270">
        <w:t>’</w:t>
      </w:r>
      <w:r>
        <w:t xml:space="preserve">s connectivity or centrality, are easier to calculate using a dual approach. </w:t>
      </w:r>
      <w:r w:rsidR="007E3F96">
        <w:t xml:space="preserve">Space syntax theory </w:t>
      </w:r>
      <w:r>
        <w:t>represent</w:t>
      </w:r>
      <w:r w:rsidR="007E3F96">
        <w:t>s</w:t>
      </w:r>
      <w:r>
        <w:t xml:space="preserve"> individual named streets as single entities rather than multiple edges. However, all the spatial and geographic </w:t>
      </w:r>
      <w:r w:rsidR="007E3F96">
        <w:t>information</w:t>
      </w:r>
      <w:r>
        <w:t xml:space="preserve"> of the street </w:t>
      </w:r>
      <w:r w:rsidR="007E3F96">
        <w:t xml:space="preserve">(such as its length, shape, circuity, width, etc.) </w:t>
      </w:r>
      <w:r>
        <w:t xml:space="preserve">are lost in a dual network. A primal network, in contrast, </w:t>
      </w:r>
      <w:r>
        <w:lastRenderedPageBreak/>
        <w:t xml:space="preserve">can faithfully represent </w:t>
      </w:r>
      <w:r w:rsidR="007E3F96">
        <w:t xml:space="preserve">all </w:t>
      </w:r>
      <w:r>
        <w:t>the spatial characteristics of a street.</w:t>
      </w:r>
      <w:r w:rsidR="007E3F96">
        <w:t xml:space="preserve"> </w:t>
      </w:r>
      <w:r>
        <w:t xml:space="preserve">Primal </w:t>
      </w:r>
      <w:r w:rsidR="007E3F96">
        <w:t>may be a</w:t>
      </w:r>
      <w:r>
        <w:t xml:space="preserve"> better </w:t>
      </w:r>
      <w:r w:rsidR="007E3F96">
        <w:t xml:space="preserve">approach </w:t>
      </w:r>
      <w:r>
        <w:t xml:space="preserve">for </w:t>
      </w:r>
      <w:r w:rsidR="007E3F96">
        <w:t xml:space="preserve">analyzing </w:t>
      </w:r>
      <w:r>
        <w:t>spatial networks</w:t>
      </w:r>
      <w:r w:rsidR="007E3F96">
        <w:t xml:space="preserve"> when geography matters,</w:t>
      </w:r>
      <w:r>
        <w:t xml:space="preserve"> because the physical space underlying the network contains relevant information that </w:t>
      </w:r>
      <w:r w:rsidR="007E3F96">
        <w:t>can</w:t>
      </w:r>
      <w:r>
        <w:t>not exist in the network</w:t>
      </w:r>
      <w:r w:rsidR="00E05270">
        <w:t>’</w:t>
      </w:r>
      <w:r>
        <w:t>s topology alone.</w:t>
      </w:r>
    </w:p>
    <w:p w:rsidR="00093C73" w:rsidRDefault="007E3F96" w:rsidP="00093C73">
      <w:r>
        <w:t xml:space="preserve">Typically, street networks are assembled into some sort of graph-theoretic object from GIS data. </w:t>
      </w:r>
      <w:r w:rsidR="00093C73">
        <w:t>One way to construct a street network is to take the lines of all the streets in some study area and use a GIS to split them wherever they cross. These split segments become edges and the split</w:t>
      </w:r>
      <w:r>
        <w:t>ting points</w:t>
      </w:r>
      <w:r w:rsidR="00093C73">
        <w:t xml:space="preserve"> become nodes. However, this</w:t>
      </w:r>
      <w:r>
        <w:t xml:space="preserve"> method assumes a planar graph: b</w:t>
      </w:r>
      <w:r w:rsidR="00093C73">
        <w:t>ridges and tunnels become splitting points (and thus nodes) even if the streets do not actually intersect in the real world. Unless th</w:t>
      </w:r>
      <w:r>
        <w:t>e street network is truly</w:t>
      </w:r>
      <w:r w:rsidR="00093C73">
        <w:t xml:space="preserve"> planar, a planar representation is </w:t>
      </w:r>
      <w:r>
        <w:t>thus less-than-</w:t>
      </w:r>
      <w:r w:rsidR="00093C73">
        <w:t>ideal</w:t>
      </w:r>
      <w:r>
        <w:t xml:space="preserve"> simplification</w:t>
      </w:r>
      <w:r w:rsidR="00093C73">
        <w:t>: such a street network would yield inaccurate analyses and metrics as the lengths of edges would be underestimated and the number of nodes would be overestimated.</w:t>
      </w:r>
    </w:p>
    <w:p w:rsidR="00EE6389" w:rsidRDefault="007E3F96" w:rsidP="00093C73">
      <w:r>
        <w:t xml:space="preserve">The urban street network analysis literature tends to suffer from three problems. The first, as just discussed, is that the networks under analysis tend to be simplified to a planar network. This may reasonably represent a street network in a European medieval city center, but poorly represents the street network in a city like Oakland, California, with several grade-separated expressway, bridges, and tunnels in a truly non-planar street network. The second problem is sample size. </w:t>
      </w:r>
      <w:r w:rsidR="00EE6389">
        <w:t xml:space="preserve">Most cross-sectional studies in </w:t>
      </w:r>
      <w:r w:rsidR="00EE6389">
        <w:lastRenderedPageBreak/>
        <w:t xml:space="preserve">this body of literature tend to analyze fairly small sets of networks (at either the city or neighborhood scale) for tractability. Indeed, it can be </w:t>
      </w:r>
      <w:r w:rsidR="00961C51">
        <w:t xml:space="preserve">extremely </w:t>
      </w:r>
      <w:r w:rsidR="00EE6389">
        <w:t xml:space="preserve">difficult </w:t>
      </w:r>
      <w:r w:rsidR="00961C51">
        <w:t xml:space="preserve">and time-consuming </w:t>
      </w:r>
      <w:r w:rsidR="00EE6389">
        <w:t xml:space="preserve">to acquire and assemble large numbers of street networks from data sources and repositories spread across various governmental entities. The third problem is replicability. These studies tend to gloss over the precise details of how their street networks were constructed, yet numerous unreported decisions had to be made in the process. For example, some studies study entire cities, out to the urban periphery, but do not explain how the periphery was defined (e.g., </w:t>
      </w:r>
      <w:proofErr w:type="spellStart"/>
      <w:r w:rsidR="00EE6389">
        <w:t>Strano</w:t>
      </w:r>
      <w:proofErr w:type="spellEnd"/>
      <w:r w:rsidR="00EE6389">
        <w:t xml:space="preserve"> et al. 2013). Further, what is an edge in the street network? Some studies do not report if the network is directed or not. </w:t>
      </w:r>
      <w:r w:rsidR="00EE6389" w:rsidRPr="00EE6389">
        <w:t xml:space="preserve">What is a node in </w:t>
      </w:r>
      <w:r w:rsidR="00EE6389">
        <w:t>the</w:t>
      </w:r>
      <w:r w:rsidR="00EE6389" w:rsidRPr="00EE6389">
        <w:t xml:space="preserve"> street network? Is it where at least two different named streets come</w:t>
      </w:r>
      <w:r w:rsidR="00EE6389">
        <w:t xml:space="preserve"> together? Does it denote a junction of routes</w:t>
      </w:r>
      <w:r w:rsidR="00EE6389" w:rsidRPr="00EE6389">
        <w:t>?</w:t>
      </w:r>
      <w:r w:rsidR="00EE6389">
        <w:t xml:space="preserve"> Different studies make different decisions on these questions. When studies are performed ad hoc or with custom tools, many such decisions go unreported, and replicability becomes nigh impossible.</w:t>
      </w:r>
    </w:p>
    <w:p w:rsidR="00093C73" w:rsidRDefault="00093C73" w:rsidP="00093C73"/>
    <w:p w:rsidR="00093C73" w:rsidRDefault="00093C73" w:rsidP="00093C73">
      <w:pPr>
        <w:pStyle w:val="Heading3"/>
      </w:pPr>
      <w:bookmarkStart w:id="72" w:name="_Toc465957120"/>
      <w:r>
        <w:t>Current tool landscape</w:t>
      </w:r>
      <w:bookmarkEnd w:id="72"/>
    </w:p>
    <w:p w:rsidR="007E3F96" w:rsidRDefault="00961C51" w:rsidP="00961C51">
      <w:r>
        <w:t xml:space="preserve">There are several tools to study street networks, and many of them address these problems, but only in part. ArcGIS provides a Network Analyst extension, for which </w:t>
      </w:r>
      <w:proofErr w:type="spellStart"/>
      <w:r>
        <w:t>Sevtsuk</w:t>
      </w:r>
      <w:proofErr w:type="spellEnd"/>
      <w:r>
        <w:t xml:space="preserve"> and </w:t>
      </w:r>
      <w:proofErr w:type="spellStart"/>
      <w:r>
        <w:t>Mekonnen</w:t>
      </w:r>
      <w:proofErr w:type="spellEnd"/>
      <w:r>
        <w:t xml:space="preserve"> (2012) developed the Urban Network Analysis Toolkit plug-in. </w:t>
      </w:r>
      <w:r>
        <w:lastRenderedPageBreak/>
        <w:t>QGIS, an open-source alternative to ArcGIS, also provides some limited graph and network analysis capabilities through built-in tools and plug-ins.</w:t>
      </w:r>
      <w:r w:rsidR="005F1F08">
        <w:t xml:space="preserve"> These GIS tools provide only limited network analysis abilities, such as shortest path calculations.</w:t>
      </w:r>
      <w:r>
        <w:t xml:space="preserve"> </w:t>
      </w:r>
      <w:proofErr w:type="spellStart"/>
      <w:r>
        <w:t>Gephi</w:t>
      </w:r>
      <w:proofErr w:type="spellEnd"/>
      <w:r>
        <w:t xml:space="preserve"> is a popular network analysis software program, but does not natively provide the GIS functionality essential to study spatial networks.</w:t>
      </w:r>
      <w:r w:rsidR="007073CC">
        <w:t xml:space="preserve"> </w:t>
      </w:r>
      <w:proofErr w:type="spellStart"/>
      <w:r w:rsidR="007073CC">
        <w:t>Pandana</w:t>
      </w:r>
      <w:proofErr w:type="spellEnd"/>
      <w:r w:rsidR="007073CC">
        <w:t xml:space="preserve"> is a Python package that enables accessibility queries over a spatial network, but does not support other graph-theoretic network analyses (</w:t>
      </w:r>
      <w:proofErr w:type="spellStart"/>
      <w:r w:rsidR="007073CC">
        <w:t>Foti</w:t>
      </w:r>
      <w:proofErr w:type="spellEnd"/>
      <w:r w:rsidR="007073CC">
        <w:t xml:space="preserve"> 2014).</w:t>
      </w:r>
      <w:r>
        <w:t xml:space="preserve"> Finally, </w:t>
      </w:r>
      <w:proofErr w:type="spellStart"/>
      <w:r>
        <w:t>NetworkX</w:t>
      </w:r>
      <w:proofErr w:type="spellEnd"/>
      <w:r>
        <w:t xml:space="preserve"> is a Python package for network analysis</w:t>
      </w:r>
      <w:r w:rsidR="00CE72DD">
        <w:t xml:space="preserve">, developed by researchers at Los Alamos National Laboratory. </w:t>
      </w:r>
      <w:proofErr w:type="spellStart"/>
      <w:r w:rsidR="00CE72DD">
        <w:t>NetworkX</w:t>
      </w:r>
      <w:proofErr w:type="spellEnd"/>
      <w:r w:rsidR="00CE72DD">
        <w:t xml:space="preserve"> is free, open-source, and able to analyze networks with millions of nodes and edges (</w:t>
      </w:r>
      <w:proofErr w:type="spellStart"/>
      <w:r w:rsidR="00CE72DD">
        <w:t>Hagberg</w:t>
      </w:r>
      <w:proofErr w:type="spellEnd"/>
      <w:r w:rsidR="00CE72DD">
        <w:t xml:space="preserve"> and Conway 2010).</w:t>
      </w:r>
    </w:p>
    <w:p w:rsidR="00961C51" w:rsidRDefault="00CE72DD" w:rsidP="00961C51">
      <w:r>
        <w:t>Street network data comes from many sources, including city, state, and national data repositories, and typically in ESRI shapefile format. In the United States, the census bureau provides free TIGER/Line (</w:t>
      </w:r>
      <w:r w:rsidRPr="00CE72DD">
        <w:t>Topologically Integrated Geographic Encoding and Referencing</w:t>
      </w:r>
      <w:r>
        <w:t xml:space="preserve">) shapefiles of geographic data such as cities, census tracts, roads, buildings, and certain natural features. However, </w:t>
      </w:r>
      <w:r>
        <w:t>TIGER/Line</w:t>
      </w:r>
      <w:r>
        <w:t xml:space="preserve"> suffers from some inaccuracies. Further, the roads </w:t>
      </w:r>
      <w:r w:rsidRPr="00CE72DD">
        <w:t xml:space="preserve">shapefiles </w:t>
      </w:r>
      <w:r>
        <w:t>contain</w:t>
      </w:r>
      <w:r w:rsidRPr="00CE72DD">
        <w:t xml:space="preserve"> MTFCC codes to identify route types, but</w:t>
      </w:r>
      <w:r>
        <w:t xml:space="preserve"> they are very coarse-g</w:t>
      </w:r>
      <w:r w:rsidRPr="00CE72DD">
        <w:t xml:space="preserve">rained (e.g., </w:t>
      </w:r>
      <w:r>
        <w:t>classifying</w:t>
      </w:r>
      <w:r w:rsidRPr="00CE72DD">
        <w:t xml:space="preserve"> parking lots</w:t>
      </w:r>
      <w:r>
        <w:t xml:space="preserve"> as alleys</w:t>
      </w:r>
      <w:r w:rsidRPr="00CE72DD">
        <w:t xml:space="preserve">) and </w:t>
      </w:r>
      <w:r>
        <w:t>topologically depict</w:t>
      </w:r>
      <w:r w:rsidRPr="00CE72DD">
        <w:t xml:space="preserve"> </w:t>
      </w:r>
      <w:proofErr w:type="spellStart"/>
      <w:r w:rsidRPr="00CE72DD">
        <w:t>bollarded</w:t>
      </w:r>
      <w:proofErr w:type="spellEnd"/>
      <w:r w:rsidRPr="00CE72DD">
        <w:t xml:space="preserve"> intersections as through-streets (</w:t>
      </w:r>
      <w:r>
        <w:t xml:space="preserve">which is </w:t>
      </w:r>
      <w:r w:rsidRPr="00CE72DD">
        <w:t>obviously a problem for routing).</w:t>
      </w:r>
    </w:p>
    <w:p w:rsidR="00C53F9A" w:rsidRDefault="00C53F9A" w:rsidP="00961C51">
      <w:proofErr w:type="spellStart"/>
      <w:r>
        <w:lastRenderedPageBreak/>
        <w:t>OpenStreetMap</w:t>
      </w:r>
      <w:proofErr w:type="spellEnd"/>
      <w:r>
        <w:t xml:space="preserve"> has emerged in recent years as a major player both for mapping and for spatial data. </w:t>
      </w:r>
      <w:proofErr w:type="spellStart"/>
      <w:r>
        <w:t>OpenStreetMap</w:t>
      </w:r>
      <w:proofErr w:type="spellEnd"/>
      <w:r>
        <w:t xml:space="preserve"> is a collaborative mapping project that provides a free and publicly editable map of the world. Inspired by Wikipedia</w:t>
      </w:r>
      <w:r w:rsidR="00E05270">
        <w:t>’</w:t>
      </w:r>
      <w:r>
        <w:t xml:space="preserve">s mass-collaboration model, the project started in 2004 and has grown to over two million users today. Its data quality is generally quite high (for instance, </w:t>
      </w:r>
      <w:proofErr w:type="spellStart"/>
      <w:r>
        <w:t>OpenStreetMap</w:t>
      </w:r>
      <w:proofErr w:type="spellEnd"/>
      <w:r>
        <w:t xml:space="preserve"> data is now the default in Garmin GPS devices), but the quality and coverage varies worldwide. In the United States, </w:t>
      </w:r>
      <w:proofErr w:type="spellStart"/>
      <w:r w:rsidRPr="00C53F9A">
        <w:t>OpenStreetMap</w:t>
      </w:r>
      <w:proofErr w:type="spellEnd"/>
      <w:r>
        <w:t xml:space="preserve"> imported the 2005 TIGER/Line roads </w:t>
      </w:r>
      <w:r w:rsidR="00087060">
        <w:t>in 2007 as a foundational data source. Since, then numerous edits and corrections have been made. But more importantly, many additions have been made beyond what TIGER/Line captures, including pedestrian paths through parks, passageways between buildings, bike lanes and paths, and richer metadata describing the characteristics of features, such as finer-grained codes for classifying arterial roads, collector streets, residential streets, alleys, parking lots, etc.</w:t>
      </w:r>
    </w:p>
    <w:p w:rsidR="007073CC" w:rsidRDefault="00087060" w:rsidP="00093C73">
      <w:r>
        <w:t xml:space="preserve">There are several ways of acquiring street network data from </w:t>
      </w:r>
      <w:proofErr w:type="spellStart"/>
      <w:r>
        <w:t>OpenStreetMap</w:t>
      </w:r>
      <w:proofErr w:type="spellEnd"/>
      <w:r>
        <w:t xml:space="preserve">. First, </w:t>
      </w:r>
      <w:proofErr w:type="spellStart"/>
      <w:r>
        <w:t>OpenStreetMap</w:t>
      </w:r>
      <w:proofErr w:type="spellEnd"/>
      <w:r>
        <w:t xml:space="preserve"> provides an API, called Overpass, which can be queried programmatically to retrieve any data in the database: streets and otherwise. However, its usage and syntax are notoriously challenging and several services have sprung up to simplify the process. </w:t>
      </w:r>
      <w:proofErr w:type="spellStart"/>
      <w:r>
        <w:t>Mapzen</w:t>
      </w:r>
      <w:proofErr w:type="spellEnd"/>
      <w:r>
        <w:t xml:space="preserve"> extracts chunks of </w:t>
      </w:r>
      <w:proofErr w:type="spellStart"/>
      <w:r>
        <w:t>OpenStreetMap</w:t>
      </w:r>
      <w:proofErr w:type="spellEnd"/>
      <w:r>
        <w:t xml:space="preserve"> data constrained to bounding boxes around 200 metropolitan areas worldwide. They also provide custom </w:t>
      </w:r>
      <w:r>
        <w:lastRenderedPageBreak/>
        <w:t xml:space="preserve">extracts, which can take up to an hour to run. </w:t>
      </w:r>
      <w:proofErr w:type="spellStart"/>
      <w:r>
        <w:t>Mapzen</w:t>
      </w:r>
      <w:proofErr w:type="spellEnd"/>
      <w:r>
        <w:t xml:space="preserve"> works well for simple bounding boxes around popular cities, but otherwise does not provide an easily scalable or customizable solution. </w:t>
      </w:r>
      <w:proofErr w:type="spellStart"/>
      <w:r>
        <w:t>Geofabrik</w:t>
      </w:r>
      <w:proofErr w:type="spellEnd"/>
      <w:r>
        <w:t xml:space="preserve"> similarly provides data extracts, generally at the national or sub-national scale, and provides shapefiles as a paid service.</w:t>
      </w:r>
      <w:r w:rsidR="005F1F08">
        <w:t xml:space="preserve"> </w:t>
      </w:r>
    </w:p>
    <w:p w:rsidR="007073CC" w:rsidRDefault="005F1F08" w:rsidP="00093C73">
      <w:r>
        <w:t>Finally, GISF2E is a tool</w:t>
      </w:r>
      <w:r w:rsidR="007073CC">
        <w:t xml:space="preserve"> (compatible with ArcGIS and an outdated version of Python) that can convert shapefiles (such as </w:t>
      </w:r>
      <w:proofErr w:type="spellStart"/>
      <w:r w:rsidR="007073CC">
        <w:t>Mapzen</w:t>
      </w:r>
      <w:proofErr w:type="spellEnd"/>
      <w:r w:rsidR="007073CC">
        <w:t xml:space="preserve"> or </w:t>
      </w:r>
      <w:proofErr w:type="spellStart"/>
      <w:r w:rsidR="007073CC">
        <w:t>Geofabrik</w:t>
      </w:r>
      <w:proofErr w:type="spellEnd"/>
      <w:r w:rsidR="007073CC">
        <w:t xml:space="preserve"> extracts) into graph-theoretic network data sets (</w:t>
      </w:r>
      <w:proofErr w:type="spellStart"/>
      <w:r w:rsidR="007073CC">
        <w:t>Karduni</w:t>
      </w:r>
      <w:proofErr w:type="spellEnd"/>
      <w:r w:rsidR="007073CC">
        <w:t xml:space="preserve"> 2016), and the creators provide processed shapefiles for several cities online but with several limitations. First, while </w:t>
      </w:r>
      <w:r w:rsidR="00093C73">
        <w:t xml:space="preserve">GIS2FE </w:t>
      </w:r>
      <w:r w:rsidR="007073CC">
        <w:t>shapefiles</w:t>
      </w:r>
      <w:r w:rsidR="00E05270">
        <w:t>’</w:t>
      </w:r>
      <w:r w:rsidR="007073CC">
        <w:t xml:space="preserve"> roads have</w:t>
      </w:r>
      <w:r w:rsidR="00093C73">
        <w:t xml:space="preserve"> a flag denoting one</w:t>
      </w:r>
      <w:r w:rsidR="007073CC">
        <w:t>-</w:t>
      </w:r>
      <w:r w:rsidR="00093C73">
        <w:t>way</w:t>
      </w:r>
      <w:r w:rsidR="007073CC">
        <w:t xml:space="preserve"> streets</w:t>
      </w:r>
      <w:r w:rsidR="00093C73">
        <w:t xml:space="preserve">, </w:t>
      </w:r>
      <w:r w:rsidR="007073CC">
        <w:t>it</w:t>
      </w:r>
      <w:r w:rsidR="00093C73">
        <w:t xml:space="preserve"> discards </w:t>
      </w:r>
      <w:r w:rsidR="007073CC">
        <w:rPr>
          <w:i/>
        </w:rPr>
        <w:t>to</w:t>
      </w:r>
      <w:r w:rsidR="007073CC">
        <w:t xml:space="preserve"> and </w:t>
      </w:r>
      <w:r w:rsidR="007073CC">
        <w:rPr>
          <w:i/>
        </w:rPr>
        <w:t>from</w:t>
      </w:r>
      <w:r w:rsidR="007073CC">
        <w:t xml:space="preserve"> nodes, so it is unclear which direction the one-way goes</w:t>
      </w:r>
      <w:r w:rsidR="00093C73">
        <w:t xml:space="preserve">. </w:t>
      </w:r>
      <w:r w:rsidR="007073CC">
        <w:t>Regarding the question posed earlier about w</w:t>
      </w:r>
      <w:r w:rsidR="00093C73">
        <w:t>hat is a node in a street network</w:t>
      </w:r>
      <w:r w:rsidR="007073CC">
        <w:t xml:space="preserve">, </w:t>
      </w:r>
      <w:r w:rsidR="00093C73">
        <w:t>GIS2FE treats it inconsistently. Sometimes a r</w:t>
      </w:r>
      <w:r w:rsidR="007073CC">
        <w:t>ight-angle is considered a node</w:t>
      </w:r>
      <w:r w:rsidR="00093C73">
        <w:t xml:space="preserve"> </w:t>
      </w:r>
      <w:r w:rsidR="007073CC">
        <w:t>(</w:t>
      </w:r>
      <w:r w:rsidR="00093C73">
        <w:t>i</w:t>
      </w:r>
      <w:r w:rsidR="007073CC">
        <w:t>.</w:t>
      </w:r>
      <w:r w:rsidR="00093C73">
        <w:t>e</w:t>
      </w:r>
      <w:r w:rsidR="007073CC">
        <w:t>.,</w:t>
      </w:r>
      <w:r w:rsidR="00093C73">
        <w:t xml:space="preserve"> an intersection at which two perpendicular named streets dead-end</w:t>
      </w:r>
      <w:r w:rsidR="007073CC">
        <w:t>)</w:t>
      </w:r>
      <w:r w:rsidR="00093C73">
        <w:t xml:space="preserve">. Other times a right-angle is not considered a node, </w:t>
      </w:r>
      <w:r w:rsidR="007073CC">
        <w:t>(</w:t>
      </w:r>
      <w:r w:rsidR="00093C73">
        <w:t>i</w:t>
      </w:r>
      <w:r w:rsidR="007073CC">
        <w:t>.</w:t>
      </w:r>
      <w:r w:rsidR="00093C73">
        <w:t>e</w:t>
      </w:r>
      <w:r w:rsidR="007073CC">
        <w:t>.,</w:t>
      </w:r>
      <w:r w:rsidR="00093C73">
        <w:t xml:space="preserve"> a single named street turns 90 degrees</w:t>
      </w:r>
      <w:r w:rsidR="007073CC">
        <w:t>)</w:t>
      </w:r>
      <w:r w:rsidR="00093C73">
        <w:t xml:space="preserve">. Topologically and spatially, these two cases are identical. But they are treated differently based on arbitrary break points between </w:t>
      </w:r>
      <w:proofErr w:type="spellStart"/>
      <w:r w:rsidR="007073CC">
        <w:t>OpenStreetMap</w:t>
      </w:r>
      <w:proofErr w:type="spellEnd"/>
      <w:r w:rsidR="00093C73">
        <w:t xml:space="preserve"> IDs or line digitization. </w:t>
      </w:r>
      <w:proofErr w:type="spellStart"/>
      <w:r w:rsidR="007073CC">
        <w:t>OpenStreetMap</w:t>
      </w:r>
      <w:proofErr w:type="spellEnd"/>
      <w:r w:rsidR="007073CC">
        <w:t xml:space="preserve"> </w:t>
      </w:r>
      <w:r w:rsidR="00093C73">
        <w:t xml:space="preserve">IDs are sometimes 1-to-1 with a named street, other times a named street might have multiple </w:t>
      </w:r>
      <w:proofErr w:type="spellStart"/>
      <w:r w:rsidR="007073CC">
        <w:t>OpenStreetMap</w:t>
      </w:r>
      <w:proofErr w:type="spellEnd"/>
      <w:r w:rsidR="007073CC">
        <w:t xml:space="preserve"> </w:t>
      </w:r>
      <w:r w:rsidR="00093C73">
        <w:t xml:space="preserve">ID segments. Further, some streets have arbitrary nodes in the middle of them because the </w:t>
      </w:r>
      <w:proofErr w:type="spellStart"/>
      <w:r w:rsidR="007073CC">
        <w:t>OpenStreetMap</w:t>
      </w:r>
      <w:proofErr w:type="spellEnd"/>
      <w:r w:rsidR="007073CC">
        <w:t xml:space="preserve"> </w:t>
      </w:r>
      <w:r w:rsidR="00093C73">
        <w:t xml:space="preserve">ID is different on either side. </w:t>
      </w:r>
    </w:p>
    <w:p w:rsidR="001F0059" w:rsidRDefault="001F0059" w:rsidP="00093C73"/>
    <w:p w:rsidR="00093C73" w:rsidRDefault="00093C73" w:rsidP="00093C73">
      <w:pPr>
        <w:pStyle w:val="Heading2"/>
      </w:pPr>
      <w:bookmarkStart w:id="73" w:name="_Toc465957121"/>
      <w:proofErr w:type="spellStart"/>
      <w:r>
        <w:t>OSMnx</w:t>
      </w:r>
      <w:proofErr w:type="spellEnd"/>
      <w:r>
        <w:t>: Functionality and comparison to existing tools</w:t>
      </w:r>
      <w:bookmarkEnd w:id="73"/>
    </w:p>
    <w:p w:rsidR="00093C73" w:rsidRDefault="00093C73" w:rsidP="00093C73">
      <w:r>
        <w:t xml:space="preserve">To address these </w:t>
      </w:r>
      <w:r w:rsidR="00B332EF">
        <w:t xml:space="preserve">street network analysis </w:t>
      </w:r>
      <w:r>
        <w:t xml:space="preserve">challenges of </w:t>
      </w:r>
      <w:r w:rsidR="00B332EF">
        <w:t xml:space="preserve">usability, planarity, </w:t>
      </w:r>
      <w:r>
        <w:t>reproducibility</w:t>
      </w:r>
      <w:r w:rsidR="00B332EF">
        <w:t>,</w:t>
      </w:r>
      <w:r>
        <w:t xml:space="preserve"> and sample sizes, I created a tool to make the collection of data and creation and analysis of street networks</w:t>
      </w:r>
      <w:r w:rsidR="00B332EF">
        <w:t xml:space="preserve"> simple,</w:t>
      </w:r>
      <w:r>
        <w:t xml:space="preserve"> consistent</w:t>
      </w:r>
      <w:r w:rsidR="00B332EF">
        <w:t>,</w:t>
      </w:r>
      <w:r>
        <w:t xml:space="preserve"> and automatable. </w:t>
      </w:r>
      <w:proofErr w:type="spellStart"/>
      <w:r>
        <w:t>OSMnx</w:t>
      </w:r>
      <w:proofErr w:type="spellEnd"/>
      <w:r>
        <w:t xml:space="preserve"> is a new Python </w:t>
      </w:r>
      <w:r w:rsidR="00B332EF">
        <w:t>package</w:t>
      </w:r>
      <w:r>
        <w:t xml:space="preserve"> </w:t>
      </w:r>
      <w:r w:rsidR="00B332EF">
        <w:t xml:space="preserve">that </w:t>
      </w:r>
      <w:r>
        <w:t>download</w:t>
      </w:r>
      <w:r w:rsidR="00B332EF">
        <w:t>s</w:t>
      </w:r>
      <w:r>
        <w:t xml:space="preserve"> administrative boundary shapes and street networks from </w:t>
      </w:r>
      <w:proofErr w:type="spellStart"/>
      <w:r>
        <w:t>OpenStreetMap</w:t>
      </w:r>
      <w:proofErr w:type="spellEnd"/>
      <w:r>
        <w:t xml:space="preserve">. It allows users to easily construct, project, visualize, and analyze complex </w:t>
      </w:r>
      <w:r w:rsidR="00B332EF">
        <w:t xml:space="preserve">street networks in Python with </w:t>
      </w:r>
      <w:proofErr w:type="spellStart"/>
      <w:r w:rsidR="00B332EF">
        <w:t>NetworkX</w:t>
      </w:r>
      <w:proofErr w:type="spellEnd"/>
      <w:r>
        <w:t xml:space="preserve">. Users can </w:t>
      </w:r>
      <w:r w:rsidR="00B332EF">
        <w:t>construct</w:t>
      </w:r>
      <w:r>
        <w:t xml:space="preserve"> a city</w:t>
      </w:r>
      <w:r w:rsidR="00E05270">
        <w:t>’</w:t>
      </w:r>
      <w:r w:rsidR="00B332EF">
        <w:t>s</w:t>
      </w:r>
      <w:r>
        <w:t xml:space="preserve"> or neighborhood</w:t>
      </w:r>
      <w:r w:rsidR="00E05270">
        <w:t>’</w:t>
      </w:r>
      <w:r>
        <w:t xml:space="preserve">s walking, driving, or biking network with a single line of Python code. </w:t>
      </w:r>
    </w:p>
    <w:p w:rsidR="00093C73" w:rsidRDefault="00093C73" w:rsidP="00093C73">
      <w:proofErr w:type="spellStart"/>
      <w:r>
        <w:t>OSMnx</w:t>
      </w:r>
      <w:proofErr w:type="spellEnd"/>
      <w:r>
        <w:t xml:space="preserve"> contributes five significant new capabilities for researchers and </w:t>
      </w:r>
      <w:r w:rsidR="00B332EF">
        <w:t xml:space="preserve">city </w:t>
      </w:r>
      <w:r>
        <w:t xml:space="preserve">planners: first, the automatic downloading of administrative place boundaries and shapefiles; second, the tailored and automated downloading and constructing of street networks from </w:t>
      </w:r>
      <w:proofErr w:type="spellStart"/>
      <w:r>
        <w:t>OpenStreetMap</w:t>
      </w:r>
      <w:proofErr w:type="spellEnd"/>
      <w:r>
        <w:t xml:space="preserve">; third, the automatic correction and simplification </w:t>
      </w:r>
      <w:r w:rsidR="00B332EF">
        <w:t xml:space="preserve">of </w:t>
      </w:r>
      <w:r>
        <w:t xml:space="preserve">network topology; fourth, the ability to save street networks to disk as shapefiles, </w:t>
      </w:r>
      <w:proofErr w:type="spellStart"/>
      <w:r>
        <w:t>GraphML</w:t>
      </w:r>
      <w:proofErr w:type="spellEnd"/>
      <w:r>
        <w:t>, or SVG files; and fifth, the ability to analyze street networks, calculate routes, visualize the netwo</w:t>
      </w:r>
      <w:r w:rsidR="00B332EF">
        <w:t>rks, and calculate network metrics and statistics</w:t>
      </w:r>
      <w:r>
        <w:t>.</w:t>
      </w:r>
      <w:r w:rsidR="00B332EF">
        <w:t xml:space="preserve"> These metrics and statistics include both those common in urban design and transportation studies, as well as metrics that measure the complexity of the network.</w:t>
      </w:r>
      <w:r>
        <w:t xml:space="preserve"> I will address each of these </w:t>
      </w:r>
      <w:r w:rsidR="00B332EF">
        <w:t xml:space="preserve">contributions </w:t>
      </w:r>
      <w:r>
        <w:t>in the following sections.</w:t>
      </w:r>
    </w:p>
    <w:p w:rsidR="00B332EF" w:rsidRDefault="00B332EF" w:rsidP="00093C73"/>
    <w:p w:rsidR="00093C73" w:rsidRDefault="00093C73" w:rsidP="00093C73">
      <w:pPr>
        <w:pStyle w:val="Heading3"/>
      </w:pPr>
      <w:bookmarkStart w:id="74" w:name="_Toc465957122"/>
      <w:r>
        <w:t>Acquiring administrative place boundaries</w:t>
      </w:r>
      <w:bookmarkEnd w:id="74"/>
    </w:p>
    <w:p w:rsidR="00093C73" w:rsidRDefault="00093C73" w:rsidP="00093C73">
      <w:r>
        <w:t xml:space="preserve">To acquire administrative boundary GIS data, one must typically track down shapefiles online and download them. </w:t>
      </w:r>
      <w:r w:rsidR="00B332EF">
        <w:t>However,</w:t>
      </w:r>
      <w:r>
        <w:t xml:space="preserve"> bulk or aut</w:t>
      </w:r>
      <w:r w:rsidR="00B332EF">
        <w:t>omated acquisition and analysis (such as that required to analyze hundreds or thousands of separate geographies) requires</w:t>
      </w:r>
      <w:r>
        <w:t xml:space="preserve"> clicking through numerous web pages to download shapefiles one at a time. With </w:t>
      </w:r>
      <w:proofErr w:type="spellStart"/>
      <w:r>
        <w:t>OSMnx</w:t>
      </w:r>
      <w:proofErr w:type="spellEnd"/>
      <w:r>
        <w:t xml:space="preserve">, </w:t>
      </w:r>
      <w:r w:rsidR="00B332EF">
        <w:t>one</w:t>
      </w:r>
      <w:r>
        <w:t xml:space="preserve"> can download place shapes from </w:t>
      </w:r>
      <w:proofErr w:type="spellStart"/>
      <w:r>
        <w:t>OpenStreetMap</w:t>
      </w:r>
      <w:proofErr w:type="spellEnd"/>
      <w:r>
        <w:t xml:space="preserve"> in </w:t>
      </w:r>
      <w:r w:rsidR="00B332EF">
        <w:t>a single line of Python code,</w:t>
      </w:r>
      <w:r>
        <w:t xml:space="preserve"> and project them to UTM in one more line of code</w:t>
      </w:r>
      <w:r w:rsidR="00B332EF">
        <w:t xml:space="preserve"> </w:t>
      </w:r>
      <w:r w:rsidR="00B332EF">
        <w:t>(</w:t>
      </w:r>
      <w:r w:rsidR="00B332EF">
        <w:t xml:space="preserve">all of the built-in projection in </w:t>
      </w:r>
      <w:proofErr w:type="spellStart"/>
      <w:r w:rsidR="00B332EF">
        <w:t>OSMnx</w:t>
      </w:r>
      <w:proofErr w:type="spellEnd"/>
      <w:r w:rsidR="00B332EF">
        <w:t xml:space="preserve"> calculates UTM </w:t>
      </w:r>
      <w:r w:rsidR="00B332EF">
        <w:t>zone</w:t>
      </w:r>
      <w:r w:rsidR="00B332EF">
        <w:t>s</w:t>
      </w:r>
      <w:r w:rsidR="00B332EF">
        <w:t xml:space="preserve"> automatically</w:t>
      </w:r>
      <w:r w:rsidR="00B332EF">
        <w:t xml:space="preserve"> based on the centroid of the geometry</w:t>
      </w:r>
      <w:r w:rsidR="00B332EF">
        <w:t>)</w:t>
      </w:r>
      <w:r>
        <w:t xml:space="preserve">. </w:t>
      </w:r>
      <w:r w:rsidR="00B332EF">
        <w:t>One</w:t>
      </w:r>
      <w:r>
        <w:t xml:space="preserve"> can just as easily </w:t>
      </w:r>
      <w:r w:rsidR="00B332EF">
        <w:t>acquire polygons for</w:t>
      </w:r>
      <w:r>
        <w:t xml:space="preserve"> other place types, such as neighborhoods, boroughs</w:t>
      </w:r>
      <w:r w:rsidR="00B332EF">
        <w:t xml:space="preserve">, counties, states, or nations – </w:t>
      </w:r>
      <w:r>
        <w:t xml:space="preserve">any place geometry </w:t>
      </w:r>
      <w:r w:rsidR="00B332EF">
        <w:t xml:space="preserve">available in </w:t>
      </w:r>
      <w:proofErr w:type="spellStart"/>
      <w:r w:rsidR="00B332EF">
        <w:t>OpenStreetMap</w:t>
      </w:r>
      <w:proofErr w:type="spellEnd"/>
      <w:r w:rsidR="00B332EF">
        <w:t>.</w:t>
      </w:r>
      <w:r>
        <w:t xml:space="preserve"> Or</w:t>
      </w:r>
      <w:r w:rsidR="00B332EF">
        <w:t>,</w:t>
      </w:r>
      <w:r>
        <w:t xml:space="preserve"> </w:t>
      </w:r>
      <w:r w:rsidR="00B332EF">
        <w:t>one</w:t>
      </w:r>
      <w:r>
        <w:t xml:space="preserve"> can pass multiple places into a single query to construct a single shapefile </w:t>
      </w:r>
      <w:r w:rsidR="00B332EF">
        <w:t xml:space="preserve">with multiple features </w:t>
      </w:r>
      <w:r>
        <w:t xml:space="preserve">from their geometries. </w:t>
      </w:r>
      <w:r w:rsidR="00B332EF">
        <w:t>This can also be done</w:t>
      </w:r>
      <w:r>
        <w:t xml:space="preserve"> with cities, states, countries o</w:t>
      </w:r>
      <w:r w:rsidR="00B332EF">
        <w:t xml:space="preserve">r any other geographic entities, and the results can be </w:t>
      </w:r>
      <w:r>
        <w:t>save</w:t>
      </w:r>
      <w:r w:rsidR="00B332EF">
        <w:t>d</w:t>
      </w:r>
      <w:r>
        <w:t xml:space="preserve"> as</w:t>
      </w:r>
      <w:r w:rsidR="00B332EF">
        <w:t xml:space="preserve"> a shapefile to a hard drive.</w:t>
      </w:r>
    </w:p>
    <w:p w:rsidR="00B332EF" w:rsidRDefault="00B332EF" w:rsidP="00093C73"/>
    <w:p w:rsidR="00093C73" w:rsidRDefault="00093C73" w:rsidP="00093C73">
      <w:pPr>
        <w:pStyle w:val="Heading3"/>
      </w:pPr>
      <w:bookmarkStart w:id="75" w:name="_Toc465957123"/>
      <w:r>
        <w:t>Download and construct street networks</w:t>
      </w:r>
      <w:bookmarkEnd w:id="75"/>
    </w:p>
    <w:p w:rsidR="00093C73" w:rsidRDefault="00B332EF" w:rsidP="00093C73">
      <w:r>
        <w:t xml:space="preserve">The primary contribution of </w:t>
      </w:r>
      <w:proofErr w:type="spellStart"/>
      <w:r>
        <w:t>OSMnx</w:t>
      </w:r>
      <w:proofErr w:type="spellEnd"/>
      <w:r>
        <w:t xml:space="preserve"> is the downloading and construction of street networks. </w:t>
      </w:r>
      <w:r w:rsidR="00093C73">
        <w:t xml:space="preserve">To acquire street network GIS data, one must typically track down </w:t>
      </w:r>
      <w:r>
        <w:t>TIGER</w:t>
      </w:r>
      <w:r w:rsidR="00093C73">
        <w:t xml:space="preserve">/Line roads from the US census bureau, or individual data sets from other </w:t>
      </w:r>
      <w:r w:rsidR="00093C73">
        <w:lastRenderedPageBreak/>
        <w:t>countries or</w:t>
      </w:r>
      <w:r>
        <w:t xml:space="preserve"> their</w:t>
      </w:r>
      <w:r w:rsidR="00093C73">
        <w:t xml:space="preserve"> cities. </w:t>
      </w:r>
      <w:r>
        <w:t>However, this becomes preventively burdensome</w:t>
      </w:r>
      <w:r w:rsidR="00093C73">
        <w:t xml:space="preserve"> for </w:t>
      </w:r>
      <w:r>
        <w:t xml:space="preserve">large numbers of separate street networks as it does not entail </w:t>
      </w:r>
      <w:r w:rsidR="00093C73">
        <w:t>bulk, automated analysis</w:t>
      </w:r>
      <w:r>
        <w:t>.</w:t>
      </w:r>
      <w:r w:rsidR="00093C73">
        <w:t xml:space="preserve"> </w:t>
      </w:r>
      <w:r>
        <w:t xml:space="preserve">Further, it ignores </w:t>
      </w:r>
      <w:r w:rsidR="00093C73">
        <w:t xml:space="preserve">informal paths and pedestrian circulation that </w:t>
      </w:r>
      <w:r>
        <w:t>TIGER</w:t>
      </w:r>
      <w:r w:rsidR="00093C73">
        <w:t xml:space="preserve">/Line </w:t>
      </w:r>
      <w:r>
        <w:t>lacks</w:t>
      </w:r>
      <w:r w:rsidR="00093C73">
        <w:t xml:space="preserve">? </w:t>
      </w:r>
      <w:r>
        <w:t xml:space="preserve">Finally, TIGER/Line provides no street network data for outside the United States. In contrast, </w:t>
      </w:r>
      <w:proofErr w:type="spellStart"/>
      <w:r>
        <w:t>OSMnx</w:t>
      </w:r>
      <w:proofErr w:type="spellEnd"/>
      <w:r>
        <w:t xml:space="preserve"> handles all of these use cases.</w:t>
      </w:r>
    </w:p>
    <w:p w:rsidR="00093C73" w:rsidRDefault="00093C73" w:rsidP="00E05270">
      <w:proofErr w:type="spellStart"/>
      <w:r>
        <w:t>OSMnx</w:t>
      </w:r>
      <w:proofErr w:type="spellEnd"/>
      <w:r>
        <w:t xml:space="preserve"> lets </w:t>
      </w:r>
      <w:r w:rsidR="00E05270">
        <w:t>one</w:t>
      </w:r>
      <w:r>
        <w:t xml:space="preserve"> download street network data and build topologically-corrected street networks, project and plot the networks, and save the street network as SVGs, </w:t>
      </w:r>
      <w:proofErr w:type="spellStart"/>
      <w:r>
        <w:t>GraphML</w:t>
      </w:r>
      <w:proofErr w:type="spellEnd"/>
      <w:r>
        <w:t xml:space="preserve"> files, or shapefiles for later use. The street networks are directed </w:t>
      </w:r>
      <w:r w:rsidR="00E05270">
        <w:t xml:space="preserve">graphs </w:t>
      </w:r>
      <w:r>
        <w:t xml:space="preserve">and preserve one-way directionality. </w:t>
      </w:r>
      <w:r w:rsidR="00E05270">
        <w:t>One</w:t>
      </w:r>
      <w:r>
        <w:t xml:space="preserve"> can download a street network by providing </w:t>
      </w:r>
      <w:proofErr w:type="spellStart"/>
      <w:r>
        <w:t>OSMnx</w:t>
      </w:r>
      <w:proofErr w:type="spellEnd"/>
      <w:r>
        <w:t xml:space="preserve"> any of the following </w:t>
      </w:r>
      <w:r w:rsidR="00E05270">
        <w:t>queries:</w:t>
      </w:r>
    </w:p>
    <w:p w:rsidR="00093C73" w:rsidRDefault="00093C73" w:rsidP="00E05270">
      <w:pPr>
        <w:pStyle w:val="ListParagraph"/>
        <w:numPr>
          <w:ilvl w:val="0"/>
          <w:numId w:val="6"/>
        </w:numPr>
        <w:ind w:left="720"/>
      </w:pPr>
      <w:r>
        <w:t>a bounding box</w:t>
      </w:r>
    </w:p>
    <w:p w:rsidR="00093C73" w:rsidRDefault="00093C73" w:rsidP="00E05270">
      <w:pPr>
        <w:pStyle w:val="ListParagraph"/>
        <w:numPr>
          <w:ilvl w:val="0"/>
          <w:numId w:val="6"/>
        </w:numPr>
        <w:ind w:left="720"/>
      </w:pPr>
      <w:r>
        <w:t>a lat</w:t>
      </w:r>
      <w:r w:rsidR="00E05270">
        <w:t>itude</w:t>
      </w:r>
      <w:r>
        <w:t>-long</w:t>
      </w:r>
      <w:r w:rsidR="00E05270">
        <w:t>itude</w:t>
      </w:r>
      <w:r>
        <w:t xml:space="preserve"> point plus a distance</w:t>
      </w:r>
      <w:r w:rsidR="00E05270">
        <w:t xml:space="preserve"> in meters (either a distance along the network or a distance in each cardinal direction from the point)</w:t>
      </w:r>
    </w:p>
    <w:p w:rsidR="00093C73" w:rsidRDefault="00093C73" w:rsidP="00E05270">
      <w:pPr>
        <w:pStyle w:val="ListParagraph"/>
        <w:numPr>
          <w:ilvl w:val="0"/>
          <w:numId w:val="6"/>
        </w:numPr>
        <w:ind w:left="720"/>
      </w:pPr>
      <w:r>
        <w:t>an address plus a distance</w:t>
      </w:r>
      <w:r w:rsidR="00E05270">
        <w:t xml:space="preserve"> in meters </w:t>
      </w:r>
      <w:r w:rsidR="00E05270">
        <w:t>(</w:t>
      </w:r>
      <w:r w:rsidR="00E05270">
        <w:t xml:space="preserve">also, </w:t>
      </w:r>
      <w:r w:rsidR="00E05270">
        <w:t>either a distance</w:t>
      </w:r>
      <w:r w:rsidR="00E05270">
        <w:t xml:space="preserve"> along the network</w:t>
      </w:r>
      <w:r w:rsidR="00E05270">
        <w:t xml:space="preserve"> or a distance in each cardinal direction from the point)</w:t>
      </w:r>
    </w:p>
    <w:p w:rsidR="00093C73" w:rsidRDefault="00093C73" w:rsidP="00E05270">
      <w:pPr>
        <w:pStyle w:val="ListParagraph"/>
        <w:numPr>
          <w:ilvl w:val="0"/>
          <w:numId w:val="6"/>
        </w:numPr>
        <w:ind w:left="720"/>
      </w:pPr>
      <w:r>
        <w:t>a polygon of the desired street network</w:t>
      </w:r>
      <w:r w:rsidR="00E05270">
        <w:t>’</w:t>
      </w:r>
      <w:r>
        <w:t>s boundaries</w:t>
      </w:r>
    </w:p>
    <w:p w:rsidR="00093C73" w:rsidRDefault="00093C73" w:rsidP="00E05270">
      <w:pPr>
        <w:pStyle w:val="ListParagraph"/>
        <w:numPr>
          <w:ilvl w:val="0"/>
          <w:numId w:val="6"/>
        </w:numPr>
        <w:ind w:left="720"/>
      </w:pPr>
      <w:r>
        <w:t>a place name or list of place names</w:t>
      </w:r>
    </w:p>
    <w:p w:rsidR="00093C73" w:rsidRDefault="00E05270" w:rsidP="00093C73">
      <w:r>
        <w:t>One</w:t>
      </w:r>
      <w:r w:rsidR="00093C73">
        <w:t xml:space="preserve"> can also specify several different network types:</w:t>
      </w:r>
    </w:p>
    <w:p w:rsidR="00093C73" w:rsidRDefault="00093C73" w:rsidP="00093C73"/>
    <w:p w:rsidR="00093C73" w:rsidRDefault="00E05270" w:rsidP="00E05270">
      <w:pPr>
        <w:pStyle w:val="ListParagraph"/>
        <w:numPr>
          <w:ilvl w:val="0"/>
          <w:numId w:val="8"/>
        </w:numPr>
      </w:pPr>
      <w:r>
        <w:lastRenderedPageBreak/>
        <w:t>‘</w:t>
      </w:r>
      <w:r w:rsidR="00093C73">
        <w:t>drive</w:t>
      </w:r>
      <w:r>
        <w:t>’</w:t>
      </w:r>
      <w:r w:rsidR="00093C73">
        <w:t xml:space="preserve"> - get drivable public streets (but not service roads)</w:t>
      </w:r>
    </w:p>
    <w:p w:rsidR="00093C73" w:rsidRDefault="00E05270" w:rsidP="00E05270">
      <w:pPr>
        <w:pStyle w:val="ListParagraph"/>
        <w:numPr>
          <w:ilvl w:val="0"/>
          <w:numId w:val="8"/>
        </w:numPr>
      </w:pPr>
      <w:r>
        <w:t>‘</w:t>
      </w:r>
      <w:proofErr w:type="spellStart"/>
      <w:r w:rsidR="00093C73">
        <w:t>drive_service</w:t>
      </w:r>
      <w:proofErr w:type="spellEnd"/>
      <w:r>
        <w:t>’</w:t>
      </w:r>
      <w:r w:rsidR="00093C73">
        <w:t xml:space="preserve"> - get drivable public </w:t>
      </w:r>
      <w:r>
        <w:t>streets, including service roads</w:t>
      </w:r>
    </w:p>
    <w:p w:rsidR="00093C73" w:rsidRDefault="00E05270" w:rsidP="00E05270">
      <w:pPr>
        <w:pStyle w:val="ListParagraph"/>
        <w:numPr>
          <w:ilvl w:val="0"/>
          <w:numId w:val="8"/>
        </w:numPr>
      </w:pPr>
      <w:r>
        <w:t>‘</w:t>
      </w:r>
      <w:r w:rsidR="00093C73">
        <w:t>walk</w:t>
      </w:r>
      <w:r>
        <w:t>’</w:t>
      </w:r>
      <w:r w:rsidR="00093C73">
        <w:t xml:space="preserve"> - get all streets and paths that pedestrians can use (this network type ignores one-way directionality)</w:t>
      </w:r>
    </w:p>
    <w:p w:rsidR="00093C73" w:rsidRDefault="00E05270" w:rsidP="00E05270">
      <w:pPr>
        <w:pStyle w:val="ListParagraph"/>
        <w:numPr>
          <w:ilvl w:val="0"/>
          <w:numId w:val="8"/>
        </w:numPr>
      </w:pPr>
      <w:r>
        <w:t>‘</w:t>
      </w:r>
      <w:r w:rsidR="00093C73">
        <w:t>bike</w:t>
      </w:r>
      <w:r>
        <w:t>’</w:t>
      </w:r>
      <w:r w:rsidR="00093C73">
        <w:t xml:space="preserve"> - get all streets and paths that cyclists can use</w:t>
      </w:r>
    </w:p>
    <w:p w:rsidR="00093C73" w:rsidRDefault="00E05270" w:rsidP="00E05270">
      <w:pPr>
        <w:pStyle w:val="ListParagraph"/>
        <w:numPr>
          <w:ilvl w:val="0"/>
          <w:numId w:val="8"/>
        </w:numPr>
      </w:pPr>
      <w:r>
        <w:t>‘</w:t>
      </w:r>
      <w:r w:rsidR="00093C73">
        <w:t>all</w:t>
      </w:r>
      <w:r>
        <w:t>’</w:t>
      </w:r>
      <w:r w:rsidR="00093C73">
        <w:t xml:space="preserve"> - download all (non-private) </w:t>
      </w:r>
      <w:proofErr w:type="spellStart"/>
      <w:r>
        <w:t>OpenStreetMap</w:t>
      </w:r>
      <w:proofErr w:type="spellEnd"/>
      <w:r w:rsidR="00093C73">
        <w:t xml:space="preserve"> streets and paths</w:t>
      </w:r>
    </w:p>
    <w:p w:rsidR="00093C73" w:rsidRDefault="00E05270" w:rsidP="00E05270">
      <w:pPr>
        <w:pStyle w:val="ListParagraph"/>
        <w:numPr>
          <w:ilvl w:val="0"/>
          <w:numId w:val="8"/>
        </w:numPr>
      </w:pPr>
      <w:r>
        <w:t>‘</w:t>
      </w:r>
      <w:proofErr w:type="spellStart"/>
      <w:r w:rsidR="00093C73">
        <w:t>all_private</w:t>
      </w:r>
      <w:proofErr w:type="spellEnd"/>
      <w:r>
        <w:t>’</w:t>
      </w:r>
      <w:r w:rsidR="00093C73">
        <w:t xml:space="preserve"> - download all </w:t>
      </w:r>
      <w:proofErr w:type="spellStart"/>
      <w:r>
        <w:t>OpenStreetMap</w:t>
      </w:r>
      <w:proofErr w:type="spellEnd"/>
      <w:r>
        <w:t xml:space="preserve"> </w:t>
      </w:r>
      <w:r w:rsidR="00093C73">
        <w:t xml:space="preserve">streets and </w:t>
      </w:r>
      <w:r>
        <w:t>paths, including private-access</w:t>
      </w:r>
    </w:p>
    <w:p w:rsidR="00093C73" w:rsidRDefault="00E05270" w:rsidP="00093C73">
      <w:r>
        <w:t xml:space="preserve">The functionality to acquire street networks by place name or by polygon is particularly useful for researchers and planners. When passed a place name, </w:t>
      </w:r>
      <w:proofErr w:type="spellStart"/>
      <w:r>
        <w:t>OSMnx</w:t>
      </w:r>
      <w:proofErr w:type="spellEnd"/>
      <w:r>
        <w:t xml:space="preserve"> geocodes the name using </w:t>
      </w:r>
      <w:proofErr w:type="spellStart"/>
      <w:r>
        <w:t>OpenStreetMap</w:t>
      </w:r>
      <w:r>
        <w:t>’s</w:t>
      </w:r>
      <w:proofErr w:type="spellEnd"/>
      <w:r>
        <w:t xml:space="preserve"> </w:t>
      </w:r>
      <w:proofErr w:type="spellStart"/>
      <w:r>
        <w:t>Nominatim</w:t>
      </w:r>
      <w:proofErr w:type="spellEnd"/>
      <w:r>
        <w:t xml:space="preserve"> API and constructs a polygon from its administrative boundaries. It then buffers this polygon by 500 meters and downloads the data within its geometry. Next it constructs a street network from this data, calculates accurate degrees and intersection types per intersection, then truncates the network to the original, desired polygon. This ensures that intersections are not considered cul-de-sacs simply because an incident edge connects to a node outside the desired polygon.</w:t>
      </w:r>
      <w:r w:rsidR="002522B7">
        <w:t xml:space="preserve"> One c</w:t>
      </w:r>
      <w:r w:rsidR="00093C73">
        <w:t xml:space="preserve">an just as easily request a street network within a borough, county, state, or other geographic entity. </w:t>
      </w:r>
      <w:r w:rsidR="002522B7">
        <w:t>One</w:t>
      </w:r>
      <w:r w:rsidR="00093C73">
        <w:t xml:space="preserve"> can also pass a list of places (such as </w:t>
      </w:r>
      <w:r w:rsidR="00093C73">
        <w:lastRenderedPageBreak/>
        <w:t xml:space="preserve">several neighboring cities) to create a unified street network within </w:t>
      </w:r>
      <w:r w:rsidR="002522B7">
        <w:t>the union of their geometries</w:t>
      </w:r>
      <w:r w:rsidR="00093C73">
        <w:t>.</w:t>
      </w:r>
    </w:p>
    <w:p w:rsidR="00093C73" w:rsidRDefault="002522B7" w:rsidP="00093C73">
      <w:proofErr w:type="gramStart"/>
      <w:r>
        <w:t>Also</w:t>
      </w:r>
      <w:proofErr w:type="gramEnd"/>
      <w:r>
        <w:t xml:space="preserve"> relevant to planner scholars and practitioners, </w:t>
      </w:r>
      <w:proofErr w:type="spellStart"/>
      <w:r>
        <w:t>OSMnx</w:t>
      </w:r>
      <w:proofErr w:type="spellEnd"/>
      <w:r>
        <w:t xml:space="preserve"> enables the acquisition of s</w:t>
      </w:r>
      <w:r w:rsidR="00093C73">
        <w:t>treet networks around the world</w:t>
      </w:r>
      <w:r>
        <w:t xml:space="preserve">. </w:t>
      </w:r>
      <w:r w:rsidR="00093C73">
        <w:t xml:space="preserve">In general, US street network data is fairly easy to come by thanks to </w:t>
      </w:r>
      <w:r>
        <w:t>TIGER</w:t>
      </w:r>
      <w:r w:rsidR="00093C73">
        <w:t xml:space="preserve">/Line shapefiles. </w:t>
      </w:r>
      <w:proofErr w:type="spellStart"/>
      <w:r w:rsidR="00093C73">
        <w:t>OSMnx</w:t>
      </w:r>
      <w:proofErr w:type="spellEnd"/>
      <w:r w:rsidR="00093C73">
        <w:t xml:space="preserve"> makes it </w:t>
      </w:r>
      <w:r w:rsidR="00093C73" w:rsidRPr="002522B7">
        <w:rPr>
          <w:i/>
        </w:rPr>
        <w:t>easier</w:t>
      </w:r>
      <w:r w:rsidR="00093C73">
        <w:t xml:space="preserve"> by making it available with a single line of code, and </w:t>
      </w:r>
      <w:r w:rsidR="00093C73" w:rsidRPr="002522B7">
        <w:rPr>
          <w:i/>
        </w:rPr>
        <w:t>better</w:t>
      </w:r>
      <w:r w:rsidR="00093C73">
        <w:t xml:space="preserve"> by supplementing it with all the additional data</w:t>
      </w:r>
      <w:r>
        <w:t xml:space="preserve"> (both attributes and non-road routes)</w:t>
      </w:r>
      <w:r w:rsidR="00093C73">
        <w:t xml:space="preserve"> from </w:t>
      </w:r>
      <w:proofErr w:type="spellStart"/>
      <w:r w:rsidR="00093C73">
        <w:t>OpenStreetMap</w:t>
      </w:r>
      <w:proofErr w:type="spellEnd"/>
      <w:r w:rsidR="00093C73">
        <w:t xml:space="preserve">. However, </w:t>
      </w:r>
      <w:r>
        <w:t>one</w:t>
      </w:r>
      <w:r w:rsidR="00093C73">
        <w:t xml:space="preserve"> can </w:t>
      </w:r>
      <w:r>
        <w:t>just as easily acquire</w:t>
      </w:r>
      <w:r w:rsidR="00093C73">
        <w:t xml:space="preserve"> street networks from anywhere in the world - places where such data might otherwise be inconsistent, difficult, or impossible to come by</w:t>
      </w:r>
      <w:r>
        <w:t>.</w:t>
      </w:r>
    </w:p>
    <w:p w:rsidR="00E05270" w:rsidRDefault="00E05270" w:rsidP="00093C73"/>
    <w:p w:rsidR="00093C73" w:rsidRDefault="00093C73" w:rsidP="00093C73">
      <w:pPr>
        <w:pStyle w:val="Heading3"/>
      </w:pPr>
      <w:bookmarkStart w:id="76" w:name="_Toc465957124"/>
      <w:r>
        <w:t>Correct and simplify network topology</w:t>
      </w:r>
      <w:bookmarkEnd w:id="76"/>
    </w:p>
    <w:p w:rsidR="002522B7" w:rsidRDefault="00093C73" w:rsidP="00093C73">
      <w:r>
        <w:t xml:space="preserve">Simplification is done by </w:t>
      </w:r>
      <w:proofErr w:type="spellStart"/>
      <w:r>
        <w:t>OSMnx</w:t>
      </w:r>
      <w:proofErr w:type="spellEnd"/>
      <w:r>
        <w:t xml:space="preserve"> automatically under the hood, but </w:t>
      </w:r>
      <w:r w:rsidR="002522B7">
        <w:t xml:space="preserve">it is illuminating to </w:t>
      </w:r>
      <w:r>
        <w:t xml:space="preserve">break it out to see how it works. </w:t>
      </w:r>
      <w:proofErr w:type="spellStart"/>
      <w:r>
        <w:t>OpenStreetMap</w:t>
      </w:r>
      <w:proofErr w:type="spellEnd"/>
      <w:r>
        <w:t xml:space="preserve"> nodes can be </w:t>
      </w:r>
      <w:r w:rsidR="002522B7">
        <w:t>inconsistent</w:t>
      </w:r>
      <w:r>
        <w:t>: they include intersections, but they also include all the points along a single street segment where the street curves. The la</w:t>
      </w:r>
      <w:r w:rsidR="002522B7">
        <w:t xml:space="preserve">tter are not nodes in the graph-theoretic </w:t>
      </w:r>
      <w:r>
        <w:t>sense, so we remove them algorithmically and consol</w:t>
      </w:r>
      <w:r w:rsidR="002522B7">
        <w:t>idate the set of edges between “</w:t>
      </w:r>
      <w:r>
        <w:t>true</w:t>
      </w:r>
      <w:r w:rsidR="002522B7">
        <w:t>”</w:t>
      </w:r>
      <w:r>
        <w:t xml:space="preserve"> network nodes</w:t>
      </w:r>
      <w:r w:rsidR="002522B7">
        <w:t xml:space="preserve"> (i.e., intersections) into a single unified </w:t>
      </w:r>
      <w:r>
        <w:t>edge.</w:t>
      </w:r>
      <w:r w:rsidR="007073CC">
        <w:t xml:space="preserve"> </w:t>
      </w:r>
      <w:r w:rsidR="002522B7">
        <w:t xml:space="preserve">These edges unified edges between intersections retain the full spatial geometry of the consolidated </w:t>
      </w:r>
      <w:r w:rsidR="002522B7">
        <w:lastRenderedPageBreak/>
        <w:t xml:space="preserve">sub-edges and the relevant attributes, such as the length of the street segment. </w:t>
      </w:r>
      <w:proofErr w:type="spellStart"/>
      <w:r w:rsidR="002522B7">
        <w:t>OSM</w:t>
      </w:r>
      <w:r w:rsidR="007073CC" w:rsidRPr="007073CC">
        <w:t>nx</w:t>
      </w:r>
      <w:proofErr w:type="spellEnd"/>
      <w:r w:rsidR="007073CC" w:rsidRPr="007073CC">
        <w:t xml:space="preserve"> </w:t>
      </w:r>
      <w:r w:rsidR="002522B7">
        <w:t>provides</w:t>
      </w:r>
      <w:r w:rsidR="007073CC" w:rsidRPr="007073CC">
        <w:t xml:space="preserve"> </w:t>
      </w:r>
      <w:r w:rsidR="002522B7">
        <w:t xml:space="preserve">different simplification modes to provide researchers </w:t>
      </w:r>
      <w:r w:rsidR="007073CC" w:rsidRPr="007073CC">
        <w:t xml:space="preserve">fine-grained control to define nodes rigorously. </w:t>
      </w:r>
      <w:r w:rsidR="002522B7">
        <w:t>I</w:t>
      </w:r>
      <w:r w:rsidR="007073CC" w:rsidRPr="007073CC">
        <w:t xml:space="preserve">n </w:t>
      </w:r>
      <w:r w:rsidR="007073CC" w:rsidRPr="002522B7">
        <w:rPr>
          <w:i/>
        </w:rPr>
        <w:t>strict</w:t>
      </w:r>
      <w:r w:rsidR="007073CC" w:rsidRPr="007073CC">
        <w:t xml:space="preserve"> </w:t>
      </w:r>
      <w:r w:rsidR="002522B7">
        <w:t xml:space="preserve">simplification </w:t>
      </w:r>
      <w:r w:rsidR="007073CC" w:rsidRPr="007073CC">
        <w:t>mode, a node is either</w:t>
      </w:r>
      <w:r w:rsidR="002522B7">
        <w:t>:</w:t>
      </w:r>
      <w:r w:rsidR="007073CC" w:rsidRPr="007073CC">
        <w:t xml:space="preserve"> </w:t>
      </w:r>
    </w:p>
    <w:p w:rsidR="002522B7" w:rsidRDefault="002522B7" w:rsidP="002522B7">
      <w:pPr>
        <w:pStyle w:val="ListParagraph"/>
        <w:numPr>
          <w:ilvl w:val="0"/>
          <w:numId w:val="9"/>
        </w:numPr>
      </w:pPr>
      <w:r>
        <w:t>where an edge dead-ends (i.e., a cul-de-sac)</w:t>
      </w:r>
    </w:p>
    <w:p w:rsidR="002522B7" w:rsidRDefault="007073CC" w:rsidP="002522B7">
      <w:pPr>
        <w:pStyle w:val="ListParagraph"/>
        <w:numPr>
          <w:ilvl w:val="0"/>
          <w:numId w:val="9"/>
        </w:numPr>
      </w:pPr>
      <w:r w:rsidRPr="007073CC">
        <w:t xml:space="preserve">where an edge self-loops, or </w:t>
      </w:r>
    </w:p>
    <w:p w:rsidR="002522B7" w:rsidRDefault="007073CC" w:rsidP="002522B7">
      <w:pPr>
        <w:pStyle w:val="ListParagraph"/>
        <w:numPr>
          <w:ilvl w:val="0"/>
          <w:numId w:val="9"/>
        </w:numPr>
      </w:pPr>
      <w:r w:rsidRPr="007073CC">
        <w:t>the intersection between multiple streets where at least one of the streets continue</w:t>
      </w:r>
      <w:r w:rsidR="002522B7">
        <w:t>s through the intersection (i.e., if two streets dead-end at the same point, creating an elbow, the point is not considered a node)</w:t>
      </w:r>
    </w:p>
    <w:p w:rsidR="00093C73" w:rsidRDefault="002522B7" w:rsidP="00093C73">
      <w:r>
        <w:t xml:space="preserve">In </w:t>
      </w:r>
      <w:r w:rsidRPr="0089342D">
        <w:rPr>
          <w:i/>
        </w:rPr>
        <w:t>non-strict</w:t>
      </w:r>
      <w:r>
        <w:t xml:space="preserve"> mode, conditions </w:t>
      </w:r>
      <w:r>
        <w:rPr>
          <w:i/>
        </w:rPr>
        <w:t>1</w:t>
      </w:r>
      <w:r>
        <w:t xml:space="preserve"> and </w:t>
      </w:r>
      <w:r>
        <w:rPr>
          <w:i/>
        </w:rPr>
        <w:t>2</w:t>
      </w:r>
      <w:r w:rsidR="007073CC" w:rsidRPr="007073CC">
        <w:t xml:space="preserve"> </w:t>
      </w:r>
      <w:r>
        <w:t xml:space="preserve">remain the same, but </w:t>
      </w:r>
      <w:r>
        <w:rPr>
          <w:i/>
        </w:rPr>
        <w:t>3</w:t>
      </w:r>
      <w:r w:rsidR="007073CC" w:rsidRPr="007073CC">
        <w:t xml:space="preserve"> is changed to </w:t>
      </w:r>
      <w:r>
        <w:t xml:space="preserve">permit nodes at the intersection of two-streets, even if both streets dead-end there, as long as the streets have different </w:t>
      </w:r>
      <w:proofErr w:type="spellStart"/>
      <w:r>
        <w:t>OpenStreetMap</w:t>
      </w:r>
      <w:proofErr w:type="spellEnd"/>
      <w:r>
        <w:t xml:space="preserve"> IDs. The process of simplification is illustrated in </w:t>
      </w:r>
      <w:r w:rsidR="0089342D">
        <w:t xml:space="preserve">figure x. </w:t>
      </w:r>
      <w:r w:rsidR="00093C73">
        <w:t xml:space="preserve">When we first download and </w:t>
      </w:r>
      <w:r w:rsidR="0089342D">
        <w:t>assemble</w:t>
      </w:r>
      <w:r w:rsidR="00093C73">
        <w:t xml:space="preserve"> the street network from </w:t>
      </w:r>
      <w:proofErr w:type="spellStart"/>
      <w:r w:rsidR="00093C73">
        <w:t>OpenStreetMap</w:t>
      </w:r>
      <w:proofErr w:type="spellEnd"/>
      <w:r w:rsidR="00093C73">
        <w:t xml:space="preserve">, </w:t>
      </w:r>
      <w:r w:rsidR="0089342D">
        <w:t>appears as depicted in figure x</w:t>
      </w:r>
      <w:r w:rsidR="00093C73">
        <w:t>.</w:t>
      </w:r>
      <w:r w:rsidR="00801D2F">
        <w:t xml:space="preserve"> For one-way streets, directed edges are added from the origin node to the destination node. For two-way streets, directed edges are added in both directions between nodes.</w:t>
      </w:r>
      <w:r w:rsidR="0089342D">
        <w:t xml:space="preserve"> </w:t>
      </w:r>
      <w:r w:rsidR="00093C73">
        <w:t xml:space="preserve">We want to simplify this network to only retain the nodes that represent the junction of multiple streets. </w:t>
      </w:r>
      <w:proofErr w:type="spellStart"/>
      <w:r w:rsidR="00093C73">
        <w:t>OSMnx</w:t>
      </w:r>
      <w:proofErr w:type="spellEnd"/>
      <w:r w:rsidR="00093C73">
        <w:t xml:space="preserve"> does this automatically</w:t>
      </w:r>
      <w:r w:rsidR="0089342D">
        <w:t xml:space="preserve"> in strict mode, unless told to do otherwise</w:t>
      </w:r>
      <w:r w:rsidR="00093C73">
        <w:t>. First</w:t>
      </w:r>
      <w:r w:rsidR="0089342D">
        <w:t>,</w:t>
      </w:r>
      <w:r w:rsidR="00093C73">
        <w:t xml:space="preserve"> it identifies all non-intersection nodes</w:t>
      </w:r>
      <w:r w:rsidR="0089342D">
        <w:t>, as depicted in figure x</w:t>
      </w:r>
      <w:r w:rsidR="00093C73">
        <w:t>.</w:t>
      </w:r>
      <w:r w:rsidR="0089342D">
        <w:t xml:space="preserve"> T</w:t>
      </w:r>
      <w:r w:rsidR="00093C73">
        <w:t xml:space="preserve">hen it removes them, but faithfully maintains the spatial geometry </w:t>
      </w:r>
      <w:r w:rsidR="0089342D">
        <w:t xml:space="preserve">and attributes </w:t>
      </w:r>
      <w:r w:rsidR="00093C73">
        <w:t xml:space="preserve">of the street segment between the true </w:t>
      </w:r>
      <w:r w:rsidR="00093C73">
        <w:lastRenderedPageBreak/>
        <w:t>intersection nodes.</w:t>
      </w:r>
      <w:r w:rsidR="0089342D">
        <w:t xml:space="preserve"> In figure x</w:t>
      </w:r>
      <w:r w:rsidR="00093C73">
        <w:t>, all the non-intersection nodes have been removed, all the true intersections (junctions of multiple streets) remain in blue, and self-loop nodes are in purple. In stri</w:t>
      </w:r>
      <w:r w:rsidR="0089342D">
        <w:t xml:space="preserve">ct mode, </w:t>
      </w:r>
      <w:proofErr w:type="spellStart"/>
      <w:r w:rsidR="0089342D">
        <w:t>OSMnx</w:t>
      </w:r>
      <w:proofErr w:type="spellEnd"/>
      <w:r w:rsidR="0089342D">
        <w:t xml:space="preserve"> considered</w:t>
      </w:r>
      <w:r w:rsidR="00093C73">
        <w:t xml:space="preserve"> two-way intersections to be topologically identical to a single str</w:t>
      </w:r>
      <w:r w:rsidR="0089342D">
        <w:t>eet that bends around a curve. Conversely, if one</w:t>
      </w:r>
      <w:r w:rsidR="00093C73">
        <w:t xml:space="preserve"> want</w:t>
      </w:r>
      <w:r w:rsidR="0089342D">
        <w:t>s</w:t>
      </w:r>
      <w:r w:rsidR="00093C73">
        <w:t xml:space="preserve"> to retain these intersections when the incident edges have different OSM IDs, use non-strict mode</w:t>
      </w:r>
      <w:r w:rsidR="0089342D">
        <w:t>, as depicted in figure x</w:t>
      </w:r>
      <w:r w:rsidR="00093C73">
        <w:t>.</w:t>
      </w:r>
    </w:p>
    <w:p w:rsidR="0089342D" w:rsidRDefault="0089342D" w:rsidP="00093C73"/>
    <w:p w:rsidR="00093C73" w:rsidRDefault="00093C73" w:rsidP="00093C73">
      <w:pPr>
        <w:pStyle w:val="Heading3"/>
      </w:pPr>
      <w:bookmarkStart w:id="77" w:name="_Toc465957125"/>
      <w:r>
        <w:t>Save street networks to disk</w:t>
      </w:r>
      <w:bookmarkEnd w:id="77"/>
    </w:p>
    <w:p w:rsidR="00093C73" w:rsidRDefault="00093C73" w:rsidP="00093C73">
      <w:proofErr w:type="spellStart"/>
      <w:r>
        <w:t>OSMnx</w:t>
      </w:r>
      <w:proofErr w:type="spellEnd"/>
      <w:r>
        <w:t xml:space="preserve"> can save the street network to disk as a </w:t>
      </w:r>
      <w:proofErr w:type="spellStart"/>
      <w:r>
        <w:t>GraphML</w:t>
      </w:r>
      <w:proofErr w:type="spellEnd"/>
      <w:r>
        <w:t xml:space="preserve"> file to work with later in </w:t>
      </w:r>
      <w:proofErr w:type="spellStart"/>
      <w:r>
        <w:t>Gephi</w:t>
      </w:r>
      <w:proofErr w:type="spellEnd"/>
      <w:r>
        <w:t xml:space="preserve"> or </w:t>
      </w:r>
      <w:proofErr w:type="spellStart"/>
      <w:r>
        <w:t>networ</w:t>
      </w:r>
      <w:r w:rsidR="00801D2F">
        <w:t>kx</w:t>
      </w:r>
      <w:proofErr w:type="spellEnd"/>
      <w:r w:rsidR="00801D2F">
        <w:t xml:space="preserve">. Or it can save the network </w:t>
      </w:r>
      <w:r>
        <w:t xml:space="preserve">as ESRI shapefiles </w:t>
      </w:r>
      <w:r w:rsidR="00801D2F">
        <w:t xml:space="preserve">of nodes and edges </w:t>
      </w:r>
      <w:r>
        <w:t>to work with in any GIS.</w:t>
      </w:r>
      <w:r w:rsidR="00801D2F">
        <w:t xml:space="preserve"> When saving as shapefiles, the network is simplified to an undirected representation; however, one-way directionality and origin/destination nodes are preserved as edge attributes.</w:t>
      </w:r>
      <w:r>
        <w:t xml:space="preserve"> </w:t>
      </w:r>
      <w:proofErr w:type="spellStart"/>
      <w:r>
        <w:t>OSMnx</w:t>
      </w:r>
      <w:proofErr w:type="spellEnd"/>
      <w:r>
        <w:t xml:space="preserve"> can also save street networks as SVG files for design work in Adobe Illustrator.</w:t>
      </w:r>
    </w:p>
    <w:p w:rsidR="00801D2F" w:rsidRDefault="00801D2F" w:rsidP="00093C73"/>
    <w:p w:rsidR="00093C73" w:rsidRDefault="00093C73" w:rsidP="00093C73">
      <w:pPr>
        <w:pStyle w:val="Heading3"/>
      </w:pPr>
      <w:bookmarkStart w:id="78" w:name="_Toc465957126"/>
      <w:r>
        <w:t>Analyze street networks</w:t>
      </w:r>
      <w:bookmarkEnd w:id="78"/>
    </w:p>
    <w:p w:rsidR="00093C73" w:rsidRDefault="0005355B" w:rsidP="00093C73">
      <w:proofErr w:type="spellStart"/>
      <w:r>
        <w:t>OSMnx</w:t>
      </w:r>
      <w:proofErr w:type="spellEnd"/>
      <w:r>
        <w:t xml:space="preserve"> is built on top of </w:t>
      </w:r>
      <w:proofErr w:type="spellStart"/>
      <w:r>
        <w:t>NetworkX</w:t>
      </w:r>
      <w:proofErr w:type="spellEnd"/>
      <w:r w:rsidR="00093C73">
        <w:t xml:space="preserve">, so </w:t>
      </w:r>
      <w:r>
        <w:t>one</w:t>
      </w:r>
      <w:r w:rsidR="00093C73">
        <w:t xml:space="preserve"> can easily analyze networks and calculate spatial network statistics. </w:t>
      </w:r>
      <w:r>
        <w:t>One</w:t>
      </w:r>
      <w:r w:rsidR="00093C73">
        <w:t xml:space="preserve"> can also calculate and plot shortest-path routes between points, taking one-way streets into account. </w:t>
      </w:r>
      <w:proofErr w:type="spellStart"/>
      <w:r w:rsidR="00093C73">
        <w:t>OSMnx</w:t>
      </w:r>
      <w:proofErr w:type="spellEnd"/>
      <w:r w:rsidR="00093C73">
        <w:t xml:space="preserve"> can visualize street segments by length to provide a sense of where a city</w:t>
      </w:r>
      <w:r w:rsidR="00E05270">
        <w:t>’</w:t>
      </w:r>
      <w:r w:rsidR="00093C73">
        <w:t xml:space="preserve">s longest and shortest blocks are </w:t>
      </w:r>
      <w:r w:rsidR="00093C73">
        <w:lastRenderedPageBreak/>
        <w:t xml:space="preserve">distributed. </w:t>
      </w:r>
      <w:proofErr w:type="spellStart"/>
      <w:r w:rsidR="00093C73">
        <w:t>OSMnx</w:t>
      </w:r>
      <w:proofErr w:type="spellEnd"/>
      <w:r w:rsidR="00093C73">
        <w:t xml:space="preserve"> can easily visualize one-way vs two-way edges to provide a sense of where a city</w:t>
      </w:r>
      <w:r w:rsidR="00E05270">
        <w:t>’</w:t>
      </w:r>
      <w:r w:rsidR="00093C73">
        <w:t xml:space="preserve">s one-way streets and divided roads are distributed. </w:t>
      </w:r>
      <w:r>
        <w:t>One</w:t>
      </w:r>
      <w:r w:rsidR="00093C73">
        <w:t xml:space="preserve"> can also quickly visualize all the cul-de-sacs (or intersections of any other type) in a city to get a sense of these points of low network connectivity. Allan Jacobs</w:t>
      </w:r>
      <w:r>
        <w:t xml:space="preserve"> (1995)</w:t>
      </w:r>
      <w:r w:rsidR="00093C73">
        <w:t xml:space="preserve"> famously compared several cities</w:t>
      </w:r>
      <w:r w:rsidR="00E05270">
        <w:t>’</w:t>
      </w:r>
      <w:r w:rsidR="00093C73">
        <w:t xml:space="preserve"> urban forms through figure-ground diagrams of 1 square mile of each</w:t>
      </w:r>
      <w:r w:rsidR="00E05270">
        <w:t>’</w:t>
      </w:r>
      <w:r w:rsidR="00093C73">
        <w:t xml:space="preserve">s street network in his book Great Streets. We can re-create this automatically and computationally with </w:t>
      </w:r>
      <w:proofErr w:type="spellStart"/>
      <w:r w:rsidR="00093C73">
        <w:t>OSMnx</w:t>
      </w:r>
      <w:proofErr w:type="spellEnd"/>
      <w:r w:rsidR="00093C73">
        <w:t xml:space="preserve">. These </w:t>
      </w:r>
      <w:proofErr w:type="spellStart"/>
      <w:r w:rsidR="00093C73">
        <w:t>Jacobsesque</w:t>
      </w:r>
      <w:proofErr w:type="spellEnd"/>
      <w:r w:rsidR="00093C73">
        <w:t xml:space="preserve"> figure-ground diagrams are created co</w:t>
      </w:r>
      <w:r>
        <w:t xml:space="preserve">mpletely with </w:t>
      </w:r>
      <w:proofErr w:type="spellStart"/>
      <w:r>
        <w:t>OSMnx</w:t>
      </w:r>
      <w:proofErr w:type="spellEnd"/>
      <w:r>
        <w:t xml:space="preserve"> and its network plotting</w:t>
      </w:r>
      <w:r w:rsidR="00093C73">
        <w:t xml:space="preserve"> function.</w:t>
      </w:r>
    </w:p>
    <w:p w:rsidR="0005355B" w:rsidRDefault="0005355B" w:rsidP="00093C73"/>
    <w:p w:rsidR="00093C73" w:rsidRDefault="00093C73" w:rsidP="00093C73">
      <w:pPr>
        <w:pStyle w:val="Heading3"/>
      </w:pPr>
      <w:bookmarkStart w:id="79" w:name="_Toc465957127"/>
      <w:r>
        <w:t>Summary</w:t>
      </w:r>
      <w:bookmarkEnd w:id="79"/>
    </w:p>
    <w:p w:rsidR="00093C73" w:rsidRDefault="00093C73" w:rsidP="00093C73">
      <w:proofErr w:type="spellStart"/>
      <w:r>
        <w:t>OSMnx</w:t>
      </w:r>
      <w:proofErr w:type="spellEnd"/>
      <w:r>
        <w:t xml:space="preserve"> </w:t>
      </w:r>
      <w:r w:rsidR="00294466">
        <w:t>allows researchers and planners to</w:t>
      </w:r>
      <w:r>
        <w:t xml:space="preserve"> download spatial geometries and construct, project, visualize, and analyze complex street networks. It allows </w:t>
      </w:r>
      <w:r w:rsidR="00294466">
        <w:t>one</w:t>
      </w:r>
      <w:r>
        <w:t xml:space="preserve"> to automate the collection and computational analysis of street networks for powerful and consistent research, transportation engineering, and urban design. </w:t>
      </w:r>
      <w:proofErr w:type="spellStart"/>
      <w:r>
        <w:t>OSMnx</w:t>
      </w:r>
      <w:proofErr w:type="spellEnd"/>
      <w:r>
        <w:t xml:space="preserve"> is built on top of </w:t>
      </w:r>
      <w:proofErr w:type="spellStart"/>
      <w:r w:rsidR="00294466">
        <w:t>NetworkX</w:t>
      </w:r>
      <w:proofErr w:type="spellEnd"/>
      <w:r>
        <w:t xml:space="preserve">, </w:t>
      </w:r>
      <w:proofErr w:type="spellStart"/>
      <w:r>
        <w:t>matplotlib</w:t>
      </w:r>
      <w:proofErr w:type="spellEnd"/>
      <w:r>
        <w:t xml:space="preserve">, and </w:t>
      </w:r>
      <w:proofErr w:type="spellStart"/>
      <w:r>
        <w:t>geopandas</w:t>
      </w:r>
      <w:proofErr w:type="spellEnd"/>
      <w:r>
        <w:t xml:space="preserve"> for rich network analytic capabilities, beautiful and simple visualiza</w:t>
      </w:r>
      <w:r w:rsidR="00294466">
        <w:t>tions, and fast spatial queries with r-tree indexing. The following two sections demonstrate its functionality with two simple case studies.</w:t>
      </w:r>
    </w:p>
    <w:p w:rsidR="00093C73" w:rsidRDefault="00093C73" w:rsidP="00093C73"/>
    <w:p w:rsidR="00093C73" w:rsidRDefault="00093C73" w:rsidP="00093C73">
      <w:pPr>
        <w:pStyle w:val="Heading2"/>
      </w:pPr>
      <w:bookmarkStart w:id="80" w:name="_Toc465957128"/>
      <w:r>
        <w:t>Case study</w:t>
      </w:r>
      <w:bookmarkEnd w:id="80"/>
      <w:r w:rsidR="00D3477F">
        <w:t xml:space="preserve"> 1: Ten European Cities</w:t>
      </w:r>
    </w:p>
    <w:p w:rsidR="00D3477F" w:rsidRDefault="00D3477F" w:rsidP="00D3477F">
      <w:bookmarkStart w:id="81" w:name="_GoBack"/>
      <w:bookmarkEnd w:id="81"/>
    </w:p>
    <w:p w:rsidR="00D3477F" w:rsidRDefault="00D3477F" w:rsidP="00093C73">
      <w:pPr>
        <w:pStyle w:val="Heading2"/>
      </w:pPr>
      <w:r>
        <w:t>Case study 2: Every City in California</w:t>
      </w:r>
    </w:p>
    <w:p w:rsidR="00093C73" w:rsidRDefault="00093C73" w:rsidP="00093C73"/>
    <w:p w:rsidR="00093C73" w:rsidRDefault="00093C73" w:rsidP="00093C73">
      <w:pPr>
        <w:pStyle w:val="Heading2"/>
      </w:pPr>
      <w:bookmarkStart w:id="82" w:name="_Toc465957129"/>
      <w:r>
        <w:t>Conclusion</w:t>
      </w:r>
      <w:bookmarkEnd w:id="82"/>
    </w:p>
    <w:p w:rsidR="00093C73" w:rsidRDefault="00093C73" w:rsidP="00093C73">
      <w:pPr>
        <w:pStyle w:val="ListParagraph"/>
      </w:pPr>
    </w:p>
    <w:p w:rsidR="00093C73" w:rsidRDefault="00093C73">
      <w:pPr>
        <w:spacing w:after="160" w:line="259" w:lineRule="auto"/>
        <w:ind w:firstLine="0"/>
        <w:rPr>
          <w:b/>
          <w:sz w:val="40"/>
          <w:szCs w:val="40"/>
          <w:highlight w:val="lightGray"/>
        </w:rPr>
      </w:pPr>
      <w:r>
        <w:rPr>
          <w:highlight w:val="lightGray"/>
        </w:rPr>
        <w:br w:type="page"/>
      </w:r>
    </w:p>
    <w:p w:rsidR="00950CF5" w:rsidRDefault="00950CF5" w:rsidP="00950CF5">
      <w:pPr>
        <w:pStyle w:val="Chapter"/>
      </w:pPr>
      <w:bookmarkStart w:id="83" w:name="_Toc465957130"/>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r>
        <w:t>Multi-scale analysis of urban street networks</w:t>
      </w:r>
      <w:bookmarkEnd w:id="83"/>
    </w:p>
    <w:p w:rsidR="00950CF5" w:rsidRDefault="00950CF5">
      <w:pPr>
        <w:spacing w:after="160" w:line="259" w:lineRule="auto"/>
        <w:ind w:firstLine="0"/>
        <w:rPr>
          <w:b/>
        </w:rPr>
      </w:pPr>
      <w:bookmarkStart w:id="84" w:name="_Toc465957131"/>
      <w:r>
        <w:br w:type="page"/>
      </w:r>
    </w:p>
    <w:p w:rsidR="00AD62C8" w:rsidRDefault="00AD62C8" w:rsidP="00AD62C8">
      <w:pPr>
        <w:pStyle w:val="Heading2"/>
      </w:pPr>
      <w:r>
        <w:lastRenderedPageBreak/>
        <w:t>Abstract</w:t>
      </w:r>
      <w:bookmarkEnd w:id="84"/>
    </w:p>
    <w:p w:rsidR="00095193" w:rsidRDefault="00095193" w:rsidP="00095193"/>
    <w:p w:rsidR="00AD62C8" w:rsidRDefault="00AD62C8" w:rsidP="00AD62C8">
      <w:pPr>
        <w:pStyle w:val="Heading2"/>
      </w:pPr>
      <w:bookmarkStart w:id="85" w:name="_Toc465957132"/>
      <w:r>
        <w:t>Introduction</w:t>
      </w:r>
      <w:bookmarkEnd w:id="85"/>
    </w:p>
    <w:p w:rsidR="00095193" w:rsidRDefault="00095193" w:rsidP="00095193"/>
    <w:p w:rsidR="00AD62C8" w:rsidRDefault="00AD62C8" w:rsidP="00AD62C8">
      <w:pPr>
        <w:pStyle w:val="Heading2"/>
      </w:pPr>
      <w:bookmarkStart w:id="86" w:name="_Toc465957133"/>
      <w:r>
        <w:t>Methods</w:t>
      </w:r>
      <w:bookmarkEnd w:id="86"/>
    </w:p>
    <w:p w:rsidR="00095193" w:rsidRDefault="00095193" w:rsidP="00095193"/>
    <w:p w:rsidR="00095193" w:rsidRDefault="00095193" w:rsidP="00AD62C8">
      <w:pPr>
        <w:pStyle w:val="Heading2"/>
      </w:pPr>
      <w:bookmarkStart w:id="87" w:name="_Toc465957134"/>
      <w:r>
        <w:t>Findings</w:t>
      </w:r>
      <w:bookmarkEnd w:id="87"/>
    </w:p>
    <w:p w:rsidR="00095193" w:rsidRDefault="00095193" w:rsidP="00095193"/>
    <w:p w:rsidR="00095193" w:rsidRDefault="00095193" w:rsidP="00AD62C8">
      <w:pPr>
        <w:pStyle w:val="Heading2"/>
      </w:pPr>
      <w:bookmarkStart w:id="88" w:name="_Toc465957135"/>
      <w:r>
        <w:t>Discussion</w:t>
      </w:r>
      <w:bookmarkEnd w:id="88"/>
    </w:p>
    <w:p w:rsidR="00095193" w:rsidRDefault="00095193" w:rsidP="00095193"/>
    <w:p w:rsidR="00095193" w:rsidRDefault="00095193" w:rsidP="00AD62C8">
      <w:pPr>
        <w:pStyle w:val="Heading2"/>
      </w:pPr>
      <w:bookmarkStart w:id="89" w:name="_Toc465957136"/>
      <w:r>
        <w:t>Conclusion</w:t>
      </w:r>
      <w:bookmarkEnd w:id="89"/>
    </w:p>
    <w:p w:rsidR="00095193" w:rsidRPr="00AD62C8" w:rsidRDefault="00095193" w:rsidP="00095193"/>
    <w:p w:rsidR="00093C73" w:rsidRDefault="00093C73">
      <w:pPr>
        <w:spacing w:after="160" w:line="259" w:lineRule="auto"/>
        <w:ind w:firstLine="0"/>
      </w:pPr>
      <w:r>
        <w:br w:type="page"/>
      </w:r>
    </w:p>
    <w:p w:rsidR="00950CF5" w:rsidRDefault="00950CF5" w:rsidP="00950CF5">
      <w:pPr>
        <w:pStyle w:val="Chapter"/>
      </w:pPr>
      <w:bookmarkStart w:id="90" w:name="_Toc465957137"/>
    </w:p>
    <w:p w:rsidR="00950CF5" w:rsidRDefault="00950CF5" w:rsidP="00950CF5">
      <w:pPr>
        <w:pStyle w:val="Chapter"/>
      </w:pPr>
    </w:p>
    <w:p w:rsidR="00950CF5" w:rsidRDefault="00950CF5" w:rsidP="00950CF5">
      <w:pPr>
        <w:pStyle w:val="Chapter"/>
      </w:pPr>
    </w:p>
    <w:p w:rsidR="00950CF5" w:rsidRDefault="00950CF5" w:rsidP="00950CF5">
      <w:pPr>
        <w:pStyle w:val="Chapter"/>
      </w:pPr>
    </w:p>
    <w:p w:rsidR="00093C73" w:rsidRDefault="00093C73" w:rsidP="004B49D7">
      <w:pPr>
        <w:pStyle w:val="Heading1"/>
      </w:pPr>
      <w:r>
        <w:t>Conclusion</w:t>
      </w:r>
      <w:bookmarkEnd w:id="90"/>
    </w:p>
    <w:p w:rsidR="00950CF5" w:rsidRDefault="00950CF5">
      <w:pPr>
        <w:spacing w:after="160" w:line="259" w:lineRule="auto"/>
        <w:ind w:firstLine="0"/>
        <w:rPr>
          <w:b/>
        </w:rPr>
      </w:pPr>
      <w:bookmarkStart w:id="91" w:name="_Toc465957138"/>
      <w:r>
        <w:br w:type="page"/>
      </w:r>
    </w:p>
    <w:p w:rsidR="005757A1" w:rsidRDefault="005757A1" w:rsidP="005757A1">
      <w:pPr>
        <w:pStyle w:val="Heading2"/>
      </w:pPr>
      <w:r>
        <w:lastRenderedPageBreak/>
        <w:t>Summary of Key Findings</w:t>
      </w:r>
      <w:bookmarkEnd w:id="91"/>
    </w:p>
    <w:p w:rsidR="00E70F52" w:rsidRDefault="00E70F52" w:rsidP="00E70F52"/>
    <w:p w:rsidR="00E70F52" w:rsidRDefault="005757A1" w:rsidP="005757A1">
      <w:pPr>
        <w:pStyle w:val="Heading2"/>
      </w:pPr>
      <w:bookmarkStart w:id="92" w:name="_Toc465957139"/>
      <w:r>
        <w:t>Contribution</w:t>
      </w:r>
      <w:r w:rsidR="00E70F52">
        <w:t>s</w:t>
      </w:r>
      <w:bookmarkEnd w:id="92"/>
    </w:p>
    <w:p w:rsidR="005757A1" w:rsidRDefault="00E70F52" w:rsidP="00E70F52">
      <w:pPr>
        <w:pStyle w:val="Heading3"/>
      </w:pPr>
      <w:bookmarkStart w:id="93" w:name="_Toc465957140"/>
      <w:r>
        <w:t>Contribution</w:t>
      </w:r>
      <w:r w:rsidR="005757A1">
        <w:t xml:space="preserve"> to the Literature</w:t>
      </w:r>
      <w:bookmarkEnd w:id="93"/>
    </w:p>
    <w:p w:rsidR="00E70F52" w:rsidRPr="00E70F52" w:rsidRDefault="00E70F52" w:rsidP="00E70F52"/>
    <w:p w:rsidR="00E70F52" w:rsidRDefault="00E70F52" w:rsidP="00E70F52">
      <w:pPr>
        <w:pStyle w:val="Heading3"/>
      </w:pPr>
      <w:bookmarkStart w:id="94" w:name="_Toc465957141"/>
      <w:r>
        <w:t>Contribution to Planning Practice</w:t>
      </w:r>
      <w:bookmarkEnd w:id="94"/>
    </w:p>
    <w:p w:rsidR="00E70F52" w:rsidRPr="00E70F52" w:rsidRDefault="00E70F52" w:rsidP="00E70F52"/>
    <w:p w:rsidR="005757A1" w:rsidRDefault="005757A1" w:rsidP="005757A1">
      <w:pPr>
        <w:pStyle w:val="Heading2"/>
      </w:pPr>
      <w:bookmarkStart w:id="95" w:name="_Toc465957142"/>
      <w:r>
        <w:t>Future Research</w:t>
      </w:r>
      <w:bookmarkEnd w:id="95"/>
    </w:p>
    <w:p w:rsidR="005757A1" w:rsidRPr="005757A1" w:rsidRDefault="005757A1" w:rsidP="005757A1"/>
    <w:sectPr w:rsidR="005757A1" w:rsidRPr="005757A1">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7FC0" w:rsidRDefault="009F7FC0" w:rsidP="00C33948">
      <w:r>
        <w:separator/>
      </w:r>
    </w:p>
  </w:endnote>
  <w:endnote w:type="continuationSeparator" w:id="0">
    <w:p w:rsidR="009F7FC0" w:rsidRDefault="009F7FC0"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Content>
      <w:p w:rsidR="004B49D7" w:rsidRPr="00F46A56" w:rsidRDefault="004B49D7"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294466">
          <w:rPr>
            <w:rStyle w:val="HeaderFooterChar"/>
            <w:noProof/>
          </w:rPr>
          <w:t>140</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7FC0" w:rsidRDefault="009F7FC0" w:rsidP="00C33948">
      <w:r>
        <w:separator/>
      </w:r>
    </w:p>
  </w:footnote>
  <w:footnote w:type="continuationSeparator" w:id="0">
    <w:p w:rsidR="009F7FC0" w:rsidRDefault="009F7FC0"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49D7" w:rsidRPr="008013E4" w:rsidRDefault="004B49D7"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FE08D9"/>
    <w:multiLevelType w:val="hybridMultilevel"/>
    <w:tmpl w:val="275E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D4392"/>
    <w:multiLevelType w:val="hybridMultilevel"/>
    <w:tmpl w:val="1292B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CD47E0"/>
    <w:multiLevelType w:val="multilevel"/>
    <w:tmpl w:val="7BFE2E1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abstractNum w:abstractNumId="7" w15:restartNumberingAfterBreak="0">
    <w:nsid w:val="7B51318B"/>
    <w:multiLevelType w:val="hybridMultilevel"/>
    <w:tmpl w:val="E24E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7E0A36"/>
    <w:multiLevelType w:val="hybridMultilevel"/>
    <w:tmpl w:val="B2AE2A0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3"/>
  </w:num>
  <w:num w:numId="4">
    <w:abstractNumId w:val="5"/>
  </w:num>
  <w:num w:numId="5">
    <w:abstractNumId w:val="6"/>
  </w:num>
  <w:num w:numId="6">
    <w:abstractNumId w:val="4"/>
  </w:num>
  <w:num w:numId="7">
    <w:abstractNumId w:val="0"/>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24CD5"/>
    <w:rsid w:val="00033DBC"/>
    <w:rsid w:val="00035182"/>
    <w:rsid w:val="0005355B"/>
    <w:rsid w:val="00085018"/>
    <w:rsid w:val="00085836"/>
    <w:rsid w:val="00087060"/>
    <w:rsid w:val="00093C73"/>
    <w:rsid w:val="00095193"/>
    <w:rsid w:val="000D5238"/>
    <w:rsid w:val="000E136D"/>
    <w:rsid w:val="000F4B21"/>
    <w:rsid w:val="000F75EC"/>
    <w:rsid w:val="001009A1"/>
    <w:rsid w:val="00165137"/>
    <w:rsid w:val="00187161"/>
    <w:rsid w:val="001A008E"/>
    <w:rsid w:val="001C696E"/>
    <w:rsid w:val="001D5687"/>
    <w:rsid w:val="001F0059"/>
    <w:rsid w:val="002020A8"/>
    <w:rsid w:val="0021042B"/>
    <w:rsid w:val="00233A05"/>
    <w:rsid w:val="002363C5"/>
    <w:rsid w:val="0024235F"/>
    <w:rsid w:val="00242F9A"/>
    <w:rsid w:val="002522B7"/>
    <w:rsid w:val="00283E52"/>
    <w:rsid w:val="00294466"/>
    <w:rsid w:val="00294AE1"/>
    <w:rsid w:val="002A4A5F"/>
    <w:rsid w:val="003009EE"/>
    <w:rsid w:val="00333691"/>
    <w:rsid w:val="0035190B"/>
    <w:rsid w:val="00362FA5"/>
    <w:rsid w:val="00382011"/>
    <w:rsid w:val="003952CA"/>
    <w:rsid w:val="003B7DD5"/>
    <w:rsid w:val="00404674"/>
    <w:rsid w:val="00433DC8"/>
    <w:rsid w:val="004375D4"/>
    <w:rsid w:val="004710F8"/>
    <w:rsid w:val="00493473"/>
    <w:rsid w:val="004A4137"/>
    <w:rsid w:val="004B2C04"/>
    <w:rsid w:val="004B49D7"/>
    <w:rsid w:val="00512E31"/>
    <w:rsid w:val="005538FD"/>
    <w:rsid w:val="00557B0F"/>
    <w:rsid w:val="00567C2D"/>
    <w:rsid w:val="005757A1"/>
    <w:rsid w:val="005A07A3"/>
    <w:rsid w:val="005A238D"/>
    <w:rsid w:val="005C32DE"/>
    <w:rsid w:val="005D21EF"/>
    <w:rsid w:val="005E2120"/>
    <w:rsid w:val="005F1F08"/>
    <w:rsid w:val="0060359B"/>
    <w:rsid w:val="006115C9"/>
    <w:rsid w:val="00626234"/>
    <w:rsid w:val="0062747D"/>
    <w:rsid w:val="0064522A"/>
    <w:rsid w:val="006504E8"/>
    <w:rsid w:val="00652173"/>
    <w:rsid w:val="00672172"/>
    <w:rsid w:val="0069189B"/>
    <w:rsid w:val="006A04EC"/>
    <w:rsid w:val="006E2FB7"/>
    <w:rsid w:val="007057D3"/>
    <w:rsid w:val="007073CC"/>
    <w:rsid w:val="007160BB"/>
    <w:rsid w:val="00727934"/>
    <w:rsid w:val="00731FF1"/>
    <w:rsid w:val="0073454E"/>
    <w:rsid w:val="007439F1"/>
    <w:rsid w:val="00750CE0"/>
    <w:rsid w:val="00786758"/>
    <w:rsid w:val="007A4D8B"/>
    <w:rsid w:val="007A63FF"/>
    <w:rsid w:val="007D42E0"/>
    <w:rsid w:val="007E3F96"/>
    <w:rsid w:val="008013E4"/>
    <w:rsid w:val="00801D2F"/>
    <w:rsid w:val="00821B49"/>
    <w:rsid w:val="00861500"/>
    <w:rsid w:val="0087401C"/>
    <w:rsid w:val="00876248"/>
    <w:rsid w:val="00877E09"/>
    <w:rsid w:val="00883138"/>
    <w:rsid w:val="0088641C"/>
    <w:rsid w:val="0089342D"/>
    <w:rsid w:val="008B11B8"/>
    <w:rsid w:val="008B50A6"/>
    <w:rsid w:val="008E77FE"/>
    <w:rsid w:val="009110E0"/>
    <w:rsid w:val="0094489A"/>
    <w:rsid w:val="00950CF5"/>
    <w:rsid w:val="00961C51"/>
    <w:rsid w:val="009C68D3"/>
    <w:rsid w:val="009F7FC0"/>
    <w:rsid w:val="00A35F81"/>
    <w:rsid w:val="00A63191"/>
    <w:rsid w:val="00A871E1"/>
    <w:rsid w:val="00AA2653"/>
    <w:rsid w:val="00AC6B07"/>
    <w:rsid w:val="00AD62C8"/>
    <w:rsid w:val="00B00006"/>
    <w:rsid w:val="00B332EF"/>
    <w:rsid w:val="00B40D8F"/>
    <w:rsid w:val="00B475CF"/>
    <w:rsid w:val="00B51C41"/>
    <w:rsid w:val="00B55A1E"/>
    <w:rsid w:val="00B56E1D"/>
    <w:rsid w:val="00B657D3"/>
    <w:rsid w:val="00B7287F"/>
    <w:rsid w:val="00BA009C"/>
    <w:rsid w:val="00BA282E"/>
    <w:rsid w:val="00BA7FA0"/>
    <w:rsid w:val="00BB06CD"/>
    <w:rsid w:val="00BB0BC6"/>
    <w:rsid w:val="00BB7BF7"/>
    <w:rsid w:val="00BF0349"/>
    <w:rsid w:val="00BF04A9"/>
    <w:rsid w:val="00BF2185"/>
    <w:rsid w:val="00BF4840"/>
    <w:rsid w:val="00C029B0"/>
    <w:rsid w:val="00C03163"/>
    <w:rsid w:val="00C101C8"/>
    <w:rsid w:val="00C33948"/>
    <w:rsid w:val="00C40A58"/>
    <w:rsid w:val="00C53F9A"/>
    <w:rsid w:val="00C80EBA"/>
    <w:rsid w:val="00C9145F"/>
    <w:rsid w:val="00C92B7E"/>
    <w:rsid w:val="00C96F78"/>
    <w:rsid w:val="00CC5F3B"/>
    <w:rsid w:val="00CE72DD"/>
    <w:rsid w:val="00CF0E52"/>
    <w:rsid w:val="00D01D44"/>
    <w:rsid w:val="00D3477F"/>
    <w:rsid w:val="00D361DF"/>
    <w:rsid w:val="00D62049"/>
    <w:rsid w:val="00D75A1F"/>
    <w:rsid w:val="00D8024D"/>
    <w:rsid w:val="00DA3A42"/>
    <w:rsid w:val="00DB0FC5"/>
    <w:rsid w:val="00DC5718"/>
    <w:rsid w:val="00DF2BC2"/>
    <w:rsid w:val="00DF371E"/>
    <w:rsid w:val="00E00C21"/>
    <w:rsid w:val="00E05270"/>
    <w:rsid w:val="00E27046"/>
    <w:rsid w:val="00E57989"/>
    <w:rsid w:val="00E70F52"/>
    <w:rsid w:val="00E83896"/>
    <w:rsid w:val="00E92D4D"/>
    <w:rsid w:val="00E97F97"/>
    <w:rsid w:val="00EA59C0"/>
    <w:rsid w:val="00EB203C"/>
    <w:rsid w:val="00ED2AAD"/>
    <w:rsid w:val="00ED3590"/>
    <w:rsid w:val="00EE6389"/>
    <w:rsid w:val="00EF4273"/>
    <w:rsid w:val="00F02382"/>
    <w:rsid w:val="00F37C63"/>
    <w:rsid w:val="00F4624F"/>
    <w:rsid w:val="00F46A56"/>
    <w:rsid w:val="00F8235F"/>
    <w:rsid w:val="00F849C3"/>
    <w:rsid w:val="00F926EE"/>
    <w:rsid w:val="00F9748C"/>
    <w:rsid w:val="00FA2F36"/>
    <w:rsid w:val="00FC16B3"/>
    <w:rsid w:val="00FE5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0859E2"/>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4B49D7"/>
    <w:pPr>
      <w:numPr>
        <w:numId w:val="5"/>
      </w:numPr>
      <w:spacing w:line="240" w:lineRule="auto"/>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9D7"/>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pPr>
      <w:spacing w:after="0"/>
    </w:pPr>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tabs>
        <w:tab w:val="left" w:pos="504"/>
      </w:tabs>
      <w:spacing w:after="240"/>
      <w:ind w:left="504" w:hanging="504"/>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BB7BF7"/>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826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155A8-06D5-4163-9AAD-2E771FC15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1</Pages>
  <Words>35810</Words>
  <Characters>204121</Characters>
  <Application>Microsoft Office Word</Application>
  <DocSecurity>0</DocSecurity>
  <Lines>1701</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126</cp:revision>
  <cp:lastPrinted>2016-10-05T00:01:00Z</cp:lastPrinted>
  <dcterms:created xsi:type="dcterms:W3CDTF">2016-09-16T22:38:00Z</dcterms:created>
  <dcterms:modified xsi:type="dcterms:W3CDTF">2016-11-04T03:26:00Z</dcterms:modified>
</cp:coreProperties>
</file>